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77777777" w:rsidR="00BE3995" w:rsidRDefault="00BE3995" w:rsidP="00BE3995">
      <w:pPr>
        <w:pStyle w:val="Ondertitel"/>
        <w:jc w:val="center"/>
      </w:pPr>
    </w:p>
    <w:p w14:paraId="2A2CD330" w14:textId="77777777" w:rsidR="00BE3995" w:rsidRDefault="00BE3995" w:rsidP="00BE3995">
      <w:pPr>
        <w:pStyle w:val="Ondertitel"/>
        <w:jc w:val="center"/>
      </w:pPr>
    </w:p>
    <w:p w14:paraId="14AE90DD" w14:textId="77777777" w:rsidR="00BE3995" w:rsidRDefault="00BE3995" w:rsidP="00BE3995">
      <w:pPr>
        <w:pStyle w:val="Ondertitel"/>
        <w:jc w:val="center"/>
      </w:pPr>
      <w:r w:rsidRPr="00022000">
        <w:t>Project</w:t>
      </w:r>
      <w:r>
        <w:t xml:space="preserve"> proposal for MSc Embedded Systems</w:t>
      </w:r>
    </w:p>
    <w:p w14:paraId="07F81926" w14:textId="77777777" w:rsidR="00BE3995" w:rsidRDefault="00BE3995" w:rsidP="00BE3995">
      <w:pPr>
        <w:pStyle w:val="Ondertitel"/>
        <w:jc w:val="center"/>
      </w:pPr>
      <w:r>
        <w:t>TU Delft – Interactive Intelligence</w:t>
      </w:r>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Dr. M. Birna van Riemsdijk</w:t>
      </w:r>
      <w:r w:rsidR="00C00419">
        <w:br/>
        <w:t>Dr. Myrthe Tielman</w:t>
      </w:r>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35A44D50" w14:textId="77777777" w:rsidR="00BE3995" w:rsidRDefault="00BE3995" w:rsidP="00BE3995">
      <w:pPr>
        <w:pStyle w:val="Auteur"/>
        <w:pBdr>
          <w:bottom w:val="none" w:sz="0" w:space="0" w:color="auto"/>
        </w:pBdr>
        <w:jc w:val="center"/>
      </w:pPr>
    </w:p>
    <w:p w14:paraId="7B36BE37" w14:textId="77777777" w:rsidR="00BE3995" w:rsidRDefault="00BE3995" w:rsidP="00BE3995">
      <w:pPr>
        <w:pStyle w:val="Auteur"/>
        <w:pBdr>
          <w:bottom w:val="none" w:sz="0" w:space="0" w:color="auto"/>
        </w:pBdr>
        <w:jc w:val="center"/>
      </w:pPr>
    </w:p>
    <w:p w14:paraId="7E2C411B" w14:textId="77777777" w:rsidR="00BE3995" w:rsidRDefault="00BE3995" w:rsidP="00BE3995">
      <w:pPr>
        <w:pStyle w:val="Auteur"/>
        <w:pBdr>
          <w:bottom w:val="none" w:sz="0" w:space="0" w:color="auto"/>
        </w:pBdr>
        <w:jc w:val="center"/>
      </w:pPr>
    </w:p>
    <w:p w14:paraId="02CAB634" w14:textId="77777777" w:rsidR="00BE3995" w:rsidRDefault="00BE3995" w:rsidP="00BE3995">
      <w:pPr>
        <w:pStyle w:val="Auteur"/>
        <w:pBdr>
          <w:bottom w:val="none" w:sz="0" w:space="0" w:color="auto"/>
        </w:pBdr>
        <w:jc w:val="center"/>
      </w:pPr>
    </w:p>
    <w:p w14:paraId="35BC9314" w14:textId="77777777" w:rsidR="00BE3995" w:rsidRDefault="00BE3995" w:rsidP="00BE3995">
      <w:pPr>
        <w:pStyle w:val="Auteur"/>
        <w:pBdr>
          <w:bottom w:val="none" w:sz="0" w:space="0" w:color="auto"/>
        </w:pBdr>
        <w:jc w:val="center"/>
      </w:pPr>
    </w:p>
    <w:p w14:paraId="28AD8608" w14:textId="2A95518F" w:rsidR="00BE3995" w:rsidRDefault="00BE3995" w:rsidP="00BE3995">
      <w:pPr>
        <w:pStyle w:val="Auteur"/>
        <w:pBdr>
          <w:bottom w:val="none" w:sz="0" w:space="0" w:color="auto"/>
        </w:pBdr>
        <w:jc w:val="center"/>
      </w:pPr>
    </w:p>
    <w:p w14:paraId="07443096" w14:textId="77777777" w:rsidR="00BE3995" w:rsidRDefault="00BE3995" w:rsidP="00BE3995">
      <w:pPr>
        <w:pStyle w:val="Auteur"/>
        <w:pBdr>
          <w:bottom w:val="none" w:sz="0" w:space="0" w:color="auto"/>
        </w:pBdr>
        <w:jc w:val="center"/>
      </w:pPr>
    </w:p>
    <w:p w14:paraId="5E089653" w14:textId="77777777" w:rsidR="00BE3995" w:rsidRDefault="00BE3995" w:rsidP="00BE3995">
      <w:pPr>
        <w:pStyle w:val="Auteur"/>
        <w:pBdr>
          <w:bottom w:val="none" w:sz="0" w:space="0" w:color="auto"/>
        </w:pBdr>
        <w:jc w:val="center"/>
      </w:pPr>
    </w:p>
    <w:p w14:paraId="0A7BD1F6" w14:textId="77777777" w:rsidR="00BE3995" w:rsidRDefault="00BE3995" w:rsidP="00BE3995">
      <w:pPr>
        <w:pStyle w:val="Auteur"/>
        <w:pBdr>
          <w:bottom w:val="none" w:sz="0" w:space="0" w:color="auto"/>
        </w:pBdr>
        <w:jc w:val="center"/>
      </w:pPr>
    </w:p>
    <w:p w14:paraId="4B327BBF" w14:textId="77777777" w:rsidR="00BE3995" w:rsidRDefault="00BE3995" w:rsidP="00BE3995">
      <w:pPr>
        <w:pStyle w:val="Auteur"/>
        <w:pBdr>
          <w:bottom w:val="none" w:sz="0" w:space="0" w:color="auto"/>
        </w:pBdr>
        <w:jc w:val="center"/>
      </w:pPr>
    </w:p>
    <w:p w14:paraId="6AC21CC2" w14:textId="77777777" w:rsidR="00BE3995" w:rsidRDefault="00BE3995" w:rsidP="00BE3995">
      <w:pPr>
        <w:pStyle w:val="Auteur"/>
        <w:pBdr>
          <w:bottom w:val="none" w:sz="0" w:space="0" w:color="auto"/>
        </w:pBdr>
        <w:jc w:val="center"/>
      </w:pPr>
    </w:p>
    <w:p w14:paraId="33D63E88" w14:textId="77777777" w:rsidR="00BE3995" w:rsidRDefault="00BE3995" w:rsidP="00BE3995">
      <w:pPr>
        <w:pStyle w:val="Auteur"/>
        <w:pBdr>
          <w:bottom w:val="none" w:sz="0" w:space="0" w:color="auto"/>
        </w:pBdr>
        <w:jc w:val="center"/>
      </w:pPr>
    </w:p>
    <w:p w14:paraId="3D29AB24" w14:textId="77777777" w:rsidR="00BE3995" w:rsidRDefault="00BE3995" w:rsidP="00BE3995">
      <w:pPr>
        <w:pStyle w:val="Auteur"/>
        <w:pBdr>
          <w:bottom w:val="none" w:sz="0" w:space="0" w:color="auto"/>
        </w:pBdr>
        <w:jc w:val="center"/>
      </w:pPr>
    </w:p>
    <w:p w14:paraId="029765B7" w14:textId="77777777" w:rsidR="00BE3995" w:rsidRDefault="00BE3995"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63C45FDE" w:rsidR="00BE3995" w:rsidRPr="007177DD" w:rsidRDefault="00DD542C" w:rsidP="00BE3995">
      <w:pPr>
        <w:pStyle w:val="Auteur"/>
        <w:pBdr>
          <w:bottom w:val="none" w:sz="0" w:space="0" w:color="auto"/>
        </w:pBdr>
        <w:jc w:val="center"/>
      </w:pPr>
      <w:r>
        <w:t>30</w:t>
      </w:r>
      <w:r w:rsidR="00BE3995" w:rsidRPr="007177DD">
        <w:t>-04-2018</w:t>
      </w:r>
    </w:p>
    <w:p w14:paraId="08691AC0" w14:textId="77777777" w:rsidR="0023772C" w:rsidRPr="008032E0" w:rsidRDefault="0023772C" w:rsidP="00F5513D">
      <w:pPr>
        <w:pStyle w:val="Kop1"/>
        <w:numPr>
          <w:ilvl w:val="0"/>
          <w:numId w:val="0"/>
        </w:numPr>
        <w:jc w:val="right"/>
      </w:pPr>
      <w:bookmarkStart w:id="0" w:name="_Toc528065400"/>
      <w:r>
        <w:lastRenderedPageBreak/>
        <w:t>Synopsis</w:t>
      </w:r>
      <w:bookmarkEnd w:id="0"/>
    </w:p>
    <w:p w14:paraId="6A70B1CF" w14:textId="14621705" w:rsidR="00E80C95" w:rsidRDefault="0023772C" w:rsidP="00215865">
      <w:r>
        <w:t xml:space="preserve">This </w:t>
      </w:r>
      <w:r w:rsidR="00DD542C">
        <w:t>project</w:t>
      </w:r>
      <w:r>
        <w:t xml:space="preserve"> will focus on finding what defines an appropriate moment in regards to providing support through a Social Adap</w:t>
      </w:r>
      <w:r w:rsidR="00DD542C">
        <w:t xml:space="preserve">tive Electronic Partner (SAEP). </w:t>
      </w:r>
      <w:r w:rsidR="00BE3995">
        <w:t>It paves the way to ultimately answering the question</w:t>
      </w:r>
      <w:r w:rsidR="00DD542C">
        <w:t xml:space="preserve"> “</w:t>
      </w:r>
      <w:r w:rsidR="00DD542C" w:rsidRPr="00DD542C">
        <w:t>Given a user’s daily activity, what is considered an appropriate time for support feed-back, taking into consideration the user’s norms and values, to achieve a certain goal?</w:t>
      </w:r>
      <w:r w:rsidR="00DD542C">
        <w:t>”.</w:t>
      </w:r>
    </w:p>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1" w:name="_Toc528065401"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jc w:val="right"/>
          </w:pPr>
          <w:r w:rsidRPr="0023772C">
            <w:t>Table of Contents</w:t>
          </w:r>
          <w:bookmarkEnd w:id="1"/>
        </w:p>
        <w:p w14:paraId="2E6CCEF2" w14:textId="67E7C43A" w:rsidR="00E80C95" w:rsidRDefault="00B046D1">
          <w:pPr>
            <w:pStyle w:val="Inhopg1"/>
            <w:tabs>
              <w:tab w:val="right" w:leader="dot" w:pos="9219"/>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28065400" w:history="1">
            <w:r w:rsidR="00E80C95" w:rsidRPr="00097C41">
              <w:rPr>
                <w:rStyle w:val="Hyperlink"/>
                <w:noProof/>
              </w:rPr>
              <w:t>Synopsis</w:t>
            </w:r>
            <w:r w:rsidR="00E80C95">
              <w:rPr>
                <w:noProof/>
                <w:webHidden/>
              </w:rPr>
              <w:tab/>
            </w:r>
            <w:r w:rsidR="00E80C95">
              <w:rPr>
                <w:noProof/>
                <w:webHidden/>
              </w:rPr>
              <w:fldChar w:fldCharType="begin"/>
            </w:r>
            <w:r w:rsidR="00E80C95">
              <w:rPr>
                <w:noProof/>
                <w:webHidden/>
              </w:rPr>
              <w:instrText xml:space="preserve"> PAGEREF _Toc528065400 \h </w:instrText>
            </w:r>
            <w:r w:rsidR="00E80C95">
              <w:rPr>
                <w:noProof/>
                <w:webHidden/>
              </w:rPr>
            </w:r>
            <w:r w:rsidR="00E80C95">
              <w:rPr>
                <w:noProof/>
                <w:webHidden/>
              </w:rPr>
              <w:fldChar w:fldCharType="separate"/>
            </w:r>
            <w:r w:rsidR="00E80C95">
              <w:rPr>
                <w:noProof/>
                <w:webHidden/>
              </w:rPr>
              <w:t>2</w:t>
            </w:r>
            <w:r w:rsidR="00E80C95">
              <w:rPr>
                <w:noProof/>
                <w:webHidden/>
              </w:rPr>
              <w:fldChar w:fldCharType="end"/>
            </w:r>
          </w:hyperlink>
        </w:p>
        <w:p w14:paraId="1F4BF1A8" w14:textId="1A72B70D" w:rsidR="00E80C95" w:rsidRDefault="006D56C5">
          <w:pPr>
            <w:pStyle w:val="Inhopg1"/>
            <w:tabs>
              <w:tab w:val="right" w:leader="dot" w:pos="9219"/>
            </w:tabs>
            <w:rPr>
              <w:rFonts w:eastAsiaTheme="minorEastAsia" w:cstheme="minorBidi"/>
              <w:bCs w:val="0"/>
              <w:noProof/>
              <w:color w:val="auto"/>
              <w:sz w:val="24"/>
              <w:szCs w:val="24"/>
              <w:lang w:val="nl-NL" w:eastAsia="nl-NL" w:bidi="ar-SA"/>
            </w:rPr>
          </w:pPr>
          <w:hyperlink w:anchor="_Toc528065401" w:history="1">
            <w:r w:rsidR="00E80C95" w:rsidRPr="00097C41">
              <w:rPr>
                <w:rStyle w:val="Hyperlink"/>
                <w:noProof/>
              </w:rPr>
              <w:t>Table of Contents</w:t>
            </w:r>
            <w:r w:rsidR="00E80C95">
              <w:rPr>
                <w:noProof/>
                <w:webHidden/>
              </w:rPr>
              <w:tab/>
            </w:r>
            <w:r w:rsidR="00E80C95">
              <w:rPr>
                <w:noProof/>
                <w:webHidden/>
              </w:rPr>
              <w:fldChar w:fldCharType="begin"/>
            </w:r>
            <w:r w:rsidR="00E80C95">
              <w:rPr>
                <w:noProof/>
                <w:webHidden/>
              </w:rPr>
              <w:instrText xml:space="preserve"> PAGEREF _Toc528065401 \h </w:instrText>
            </w:r>
            <w:r w:rsidR="00E80C95">
              <w:rPr>
                <w:noProof/>
                <w:webHidden/>
              </w:rPr>
            </w:r>
            <w:r w:rsidR="00E80C95">
              <w:rPr>
                <w:noProof/>
                <w:webHidden/>
              </w:rPr>
              <w:fldChar w:fldCharType="separate"/>
            </w:r>
            <w:r w:rsidR="00E80C95">
              <w:rPr>
                <w:noProof/>
                <w:webHidden/>
              </w:rPr>
              <w:t>3</w:t>
            </w:r>
            <w:r w:rsidR="00E80C95">
              <w:rPr>
                <w:noProof/>
                <w:webHidden/>
              </w:rPr>
              <w:fldChar w:fldCharType="end"/>
            </w:r>
          </w:hyperlink>
        </w:p>
        <w:p w14:paraId="3F828868" w14:textId="1C6B75AD" w:rsidR="00E80C95" w:rsidRDefault="006D56C5">
          <w:pPr>
            <w:pStyle w:val="Inhopg1"/>
            <w:tabs>
              <w:tab w:val="right" w:leader="dot" w:pos="9219"/>
            </w:tabs>
            <w:rPr>
              <w:rFonts w:eastAsiaTheme="minorEastAsia" w:cstheme="minorBidi"/>
              <w:bCs w:val="0"/>
              <w:noProof/>
              <w:color w:val="auto"/>
              <w:sz w:val="24"/>
              <w:szCs w:val="24"/>
              <w:lang w:val="nl-NL" w:eastAsia="nl-NL" w:bidi="ar-SA"/>
            </w:rPr>
          </w:pPr>
          <w:hyperlink w:anchor="_Toc528065402" w:history="1">
            <w:r w:rsidR="00E80C95" w:rsidRPr="00097C41">
              <w:rPr>
                <w:rStyle w:val="Hyperlink"/>
                <w:noProof/>
              </w:rPr>
              <w:t>1 Project fundamentals</w:t>
            </w:r>
            <w:r w:rsidR="00E80C95">
              <w:rPr>
                <w:noProof/>
                <w:webHidden/>
              </w:rPr>
              <w:tab/>
            </w:r>
            <w:r w:rsidR="00E80C95">
              <w:rPr>
                <w:noProof/>
                <w:webHidden/>
              </w:rPr>
              <w:fldChar w:fldCharType="begin"/>
            </w:r>
            <w:r w:rsidR="00E80C95">
              <w:rPr>
                <w:noProof/>
                <w:webHidden/>
              </w:rPr>
              <w:instrText xml:space="preserve"> PAGEREF _Toc528065402 \h </w:instrText>
            </w:r>
            <w:r w:rsidR="00E80C95">
              <w:rPr>
                <w:noProof/>
                <w:webHidden/>
              </w:rPr>
            </w:r>
            <w:r w:rsidR="00E80C95">
              <w:rPr>
                <w:noProof/>
                <w:webHidden/>
              </w:rPr>
              <w:fldChar w:fldCharType="separate"/>
            </w:r>
            <w:r w:rsidR="00E80C95">
              <w:rPr>
                <w:noProof/>
                <w:webHidden/>
              </w:rPr>
              <w:t>4</w:t>
            </w:r>
            <w:r w:rsidR="00E80C95">
              <w:rPr>
                <w:noProof/>
                <w:webHidden/>
              </w:rPr>
              <w:fldChar w:fldCharType="end"/>
            </w:r>
          </w:hyperlink>
        </w:p>
        <w:p w14:paraId="0DB7D779" w14:textId="2C2ED1C3" w:rsidR="00E80C95" w:rsidRDefault="006D56C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065403" w:history="1">
            <w:r w:rsidR="00E80C95" w:rsidRPr="00097C41">
              <w:rPr>
                <w:rStyle w:val="Hyperlink"/>
                <w:noProof/>
              </w:rPr>
              <w:t>1.1</w:t>
            </w:r>
            <w:r w:rsidR="00E80C95">
              <w:rPr>
                <w:rFonts w:eastAsiaTheme="minorEastAsia" w:cstheme="minorBidi"/>
                <w:iCs w:val="0"/>
                <w:noProof/>
                <w:color w:val="auto"/>
                <w:sz w:val="24"/>
                <w:szCs w:val="24"/>
                <w:lang w:val="nl-NL" w:eastAsia="nl-NL" w:bidi="ar-SA"/>
              </w:rPr>
              <w:tab/>
            </w:r>
            <w:r w:rsidR="00E80C95" w:rsidRPr="00097C41">
              <w:rPr>
                <w:rStyle w:val="Hyperlink"/>
                <w:noProof/>
              </w:rPr>
              <w:t>Introduction</w:t>
            </w:r>
            <w:r w:rsidR="00E80C95">
              <w:rPr>
                <w:noProof/>
                <w:webHidden/>
              </w:rPr>
              <w:tab/>
            </w:r>
            <w:r w:rsidR="00E80C95">
              <w:rPr>
                <w:noProof/>
                <w:webHidden/>
              </w:rPr>
              <w:fldChar w:fldCharType="begin"/>
            </w:r>
            <w:r w:rsidR="00E80C95">
              <w:rPr>
                <w:noProof/>
                <w:webHidden/>
              </w:rPr>
              <w:instrText xml:space="preserve"> PAGEREF _Toc528065403 \h </w:instrText>
            </w:r>
            <w:r w:rsidR="00E80C95">
              <w:rPr>
                <w:noProof/>
                <w:webHidden/>
              </w:rPr>
            </w:r>
            <w:r w:rsidR="00E80C95">
              <w:rPr>
                <w:noProof/>
                <w:webHidden/>
              </w:rPr>
              <w:fldChar w:fldCharType="separate"/>
            </w:r>
            <w:r w:rsidR="00E80C95">
              <w:rPr>
                <w:noProof/>
                <w:webHidden/>
              </w:rPr>
              <w:t>4</w:t>
            </w:r>
            <w:r w:rsidR="00E80C95">
              <w:rPr>
                <w:noProof/>
                <w:webHidden/>
              </w:rPr>
              <w:fldChar w:fldCharType="end"/>
            </w:r>
          </w:hyperlink>
        </w:p>
        <w:p w14:paraId="60D200B1" w14:textId="33748A28" w:rsidR="00E80C95" w:rsidRDefault="006D56C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065404" w:history="1">
            <w:r w:rsidR="00E80C95" w:rsidRPr="00097C41">
              <w:rPr>
                <w:rStyle w:val="Hyperlink"/>
                <w:noProof/>
              </w:rPr>
              <w:t>1.2</w:t>
            </w:r>
            <w:r w:rsidR="00E80C95">
              <w:rPr>
                <w:rFonts w:eastAsiaTheme="minorEastAsia" w:cstheme="minorBidi"/>
                <w:iCs w:val="0"/>
                <w:noProof/>
                <w:color w:val="auto"/>
                <w:sz w:val="24"/>
                <w:szCs w:val="24"/>
                <w:lang w:val="nl-NL" w:eastAsia="nl-NL" w:bidi="ar-SA"/>
              </w:rPr>
              <w:tab/>
            </w:r>
            <w:r w:rsidR="00E80C95" w:rsidRPr="00097C41">
              <w:rPr>
                <w:rStyle w:val="Hyperlink"/>
                <w:noProof/>
              </w:rPr>
              <w:t>Problem description</w:t>
            </w:r>
            <w:r w:rsidR="00E80C95">
              <w:rPr>
                <w:noProof/>
                <w:webHidden/>
              </w:rPr>
              <w:tab/>
            </w:r>
            <w:r w:rsidR="00E80C95">
              <w:rPr>
                <w:noProof/>
                <w:webHidden/>
              </w:rPr>
              <w:fldChar w:fldCharType="begin"/>
            </w:r>
            <w:r w:rsidR="00E80C95">
              <w:rPr>
                <w:noProof/>
                <w:webHidden/>
              </w:rPr>
              <w:instrText xml:space="preserve"> PAGEREF _Toc528065404 \h </w:instrText>
            </w:r>
            <w:r w:rsidR="00E80C95">
              <w:rPr>
                <w:noProof/>
                <w:webHidden/>
              </w:rPr>
            </w:r>
            <w:r w:rsidR="00E80C95">
              <w:rPr>
                <w:noProof/>
                <w:webHidden/>
              </w:rPr>
              <w:fldChar w:fldCharType="separate"/>
            </w:r>
            <w:r w:rsidR="00E80C95">
              <w:rPr>
                <w:noProof/>
                <w:webHidden/>
              </w:rPr>
              <w:t>5</w:t>
            </w:r>
            <w:r w:rsidR="00E80C95">
              <w:rPr>
                <w:noProof/>
                <w:webHidden/>
              </w:rPr>
              <w:fldChar w:fldCharType="end"/>
            </w:r>
          </w:hyperlink>
        </w:p>
        <w:p w14:paraId="737167EE" w14:textId="1AE1FE8D" w:rsidR="00E80C95" w:rsidRDefault="006D56C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065405" w:history="1">
            <w:r w:rsidR="00E80C95" w:rsidRPr="00097C41">
              <w:rPr>
                <w:rStyle w:val="Hyperlink"/>
                <w:noProof/>
              </w:rPr>
              <w:t>1.3</w:t>
            </w:r>
            <w:r w:rsidR="00E80C95">
              <w:rPr>
                <w:rFonts w:eastAsiaTheme="minorEastAsia" w:cstheme="minorBidi"/>
                <w:iCs w:val="0"/>
                <w:noProof/>
                <w:color w:val="auto"/>
                <w:sz w:val="24"/>
                <w:szCs w:val="24"/>
                <w:lang w:val="nl-NL" w:eastAsia="nl-NL" w:bidi="ar-SA"/>
              </w:rPr>
              <w:tab/>
            </w:r>
            <w:r w:rsidR="00E80C95" w:rsidRPr="00097C41">
              <w:rPr>
                <w:rStyle w:val="Hyperlink"/>
                <w:noProof/>
              </w:rPr>
              <w:t>Initial research</w:t>
            </w:r>
            <w:r w:rsidR="00E80C95">
              <w:rPr>
                <w:noProof/>
                <w:webHidden/>
              </w:rPr>
              <w:tab/>
            </w:r>
            <w:r w:rsidR="00E80C95">
              <w:rPr>
                <w:noProof/>
                <w:webHidden/>
              </w:rPr>
              <w:fldChar w:fldCharType="begin"/>
            </w:r>
            <w:r w:rsidR="00E80C95">
              <w:rPr>
                <w:noProof/>
                <w:webHidden/>
              </w:rPr>
              <w:instrText xml:space="preserve"> PAGEREF _Toc528065405 \h </w:instrText>
            </w:r>
            <w:r w:rsidR="00E80C95">
              <w:rPr>
                <w:noProof/>
                <w:webHidden/>
              </w:rPr>
            </w:r>
            <w:r w:rsidR="00E80C95">
              <w:rPr>
                <w:noProof/>
                <w:webHidden/>
              </w:rPr>
              <w:fldChar w:fldCharType="separate"/>
            </w:r>
            <w:r w:rsidR="00E80C95">
              <w:rPr>
                <w:noProof/>
                <w:webHidden/>
              </w:rPr>
              <w:t>6</w:t>
            </w:r>
            <w:r w:rsidR="00E80C95">
              <w:rPr>
                <w:noProof/>
                <w:webHidden/>
              </w:rPr>
              <w:fldChar w:fldCharType="end"/>
            </w:r>
          </w:hyperlink>
        </w:p>
        <w:p w14:paraId="60AD094C" w14:textId="1312DFC0" w:rsidR="00E80C95" w:rsidRDefault="006D56C5">
          <w:pPr>
            <w:pStyle w:val="Inhopg3"/>
            <w:tabs>
              <w:tab w:val="left" w:pos="1200"/>
              <w:tab w:val="right" w:leader="dot" w:pos="9219"/>
            </w:tabs>
            <w:rPr>
              <w:rFonts w:eastAsiaTheme="minorEastAsia" w:cstheme="minorBidi"/>
              <w:noProof/>
              <w:color w:val="auto"/>
              <w:sz w:val="24"/>
              <w:szCs w:val="24"/>
              <w:lang w:val="nl-NL" w:eastAsia="nl-NL" w:bidi="ar-SA"/>
            </w:rPr>
          </w:pPr>
          <w:hyperlink w:anchor="_Toc528065406" w:history="1">
            <w:r w:rsidR="00E80C95" w:rsidRPr="00097C41">
              <w:rPr>
                <w:rStyle w:val="Hyperlink"/>
                <w:noProof/>
              </w:rPr>
              <w:t>1.3.1</w:t>
            </w:r>
            <w:r w:rsidR="00E80C95">
              <w:rPr>
                <w:rFonts w:eastAsiaTheme="minorEastAsia" w:cstheme="minorBidi"/>
                <w:noProof/>
                <w:color w:val="auto"/>
                <w:sz w:val="24"/>
                <w:szCs w:val="24"/>
                <w:lang w:val="nl-NL" w:eastAsia="nl-NL" w:bidi="ar-SA"/>
              </w:rPr>
              <w:tab/>
            </w:r>
            <w:r w:rsidR="00E80C95" w:rsidRPr="00097C41">
              <w:rPr>
                <w:rStyle w:val="Hyperlink"/>
                <w:noProof/>
              </w:rPr>
              <w:t>Existing implementations</w:t>
            </w:r>
            <w:r w:rsidR="00E80C95">
              <w:rPr>
                <w:noProof/>
                <w:webHidden/>
              </w:rPr>
              <w:tab/>
            </w:r>
            <w:r w:rsidR="00E80C95">
              <w:rPr>
                <w:noProof/>
                <w:webHidden/>
              </w:rPr>
              <w:fldChar w:fldCharType="begin"/>
            </w:r>
            <w:r w:rsidR="00E80C95">
              <w:rPr>
                <w:noProof/>
                <w:webHidden/>
              </w:rPr>
              <w:instrText xml:space="preserve"> PAGEREF _Toc528065406 \h </w:instrText>
            </w:r>
            <w:r w:rsidR="00E80C95">
              <w:rPr>
                <w:noProof/>
                <w:webHidden/>
              </w:rPr>
            </w:r>
            <w:r w:rsidR="00E80C95">
              <w:rPr>
                <w:noProof/>
                <w:webHidden/>
              </w:rPr>
              <w:fldChar w:fldCharType="separate"/>
            </w:r>
            <w:r w:rsidR="00E80C95">
              <w:rPr>
                <w:noProof/>
                <w:webHidden/>
              </w:rPr>
              <w:t>6</w:t>
            </w:r>
            <w:r w:rsidR="00E80C95">
              <w:rPr>
                <w:noProof/>
                <w:webHidden/>
              </w:rPr>
              <w:fldChar w:fldCharType="end"/>
            </w:r>
          </w:hyperlink>
        </w:p>
        <w:p w14:paraId="694AA1EB" w14:textId="3AA50C96" w:rsidR="00E80C95" w:rsidRDefault="006D56C5">
          <w:pPr>
            <w:pStyle w:val="Inhopg3"/>
            <w:tabs>
              <w:tab w:val="left" w:pos="1200"/>
              <w:tab w:val="right" w:leader="dot" w:pos="9219"/>
            </w:tabs>
            <w:rPr>
              <w:rFonts w:eastAsiaTheme="minorEastAsia" w:cstheme="minorBidi"/>
              <w:noProof/>
              <w:color w:val="auto"/>
              <w:sz w:val="24"/>
              <w:szCs w:val="24"/>
              <w:lang w:val="nl-NL" w:eastAsia="nl-NL" w:bidi="ar-SA"/>
            </w:rPr>
          </w:pPr>
          <w:hyperlink w:anchor="_Toc528065407" w:history="1">
            <w:r w:rsidR="00E80C95" w:rsidRPr="00097C41">
              <w:rPr>
                <w:rStyle w:val="Hyperlink"/>
                <w:noProof/>
              </w:rPr>
              <w:t>1.3.2</w:t>
            </w:r>
            <w:r w:rsidR="00E80C95">
              <w:rPr>
                <w:rFonts w:eastAsiaTheme="minorEastAsia" w:cstheme="minorBidi"/>
                <w:noProof/>
                <w:color w:val="auto"/>
                <w:sz w:val="24"/>
                <w:szCs w:val="24"/>
                <w:lang w:val="nl-NL" w:eastAsia="nl-NL" w:bidi="ar-SA"/>
              </w:rPr>
              <w:tab/>
            </w:r>
            <w:r w:rsidR="00E80C95" w:rsidRPr="00097C41">
              <w:rPr>
                <w:rStyle w:val="Hyperlink"/>
                <w:noProof/>
              </w:rPr>
              <w:t>Prior research</w:t>
            </w:r>
            <w:r w:rsidR="00E80C95">
              <w:rPr>
                <w:noProof/>
                <w:webHidden/>
              </w:rPr>
              <w:tab/>
            </w:r>
            <w:r w:rsidR="00E80C95">
              <w:rPr>
                <w:noProof/>
                <w:webHidden/>
              </w:rPr>
              <w:fldChar w:fldCharType="begin"/>
            </w:r>
            <w:r w:rsidR="00E80C95">
              <w:rPr>
                <w:noProof/>
                <w:webHidden/>
              </w:rPr>
              <w:instrText xml:space="preserve"> PAGEREF _Toc528065407 \h </w:instrText>
            </w:r>
            <w:r w:rsidR="00E80C95">
              <w:rPr>
                <w:noProof/>
                <w:webHidden/>
              </w:rPr>
            </w:r>
            <w:r w:rsidR="00E80C95">
              <w:rPr>
                <w:noProof/>
                <w:webHidden/>
              </w:rPr>
              <w:fldChar w:fldCharType="separate"/>
            </w:r>
            <w:r w:rsidR="00E80C95">
              <w:rPr>
                <w:noProof/>
                <w:webHidden/>
              </w:rPr>
              <w:t>6</w:t>
            </w:r>
            <w:r w:rsidR="00E80C95">
              <w:rPr>
                <w:noProof/>
                <w:webHidden/>
              </w:rPr>
              <w:fldChar w:fldCharType="end"/>
            </w:r>
          </w:hyperlink>
        </w:p>
        <w:p w14:paraId="6F329121" w14:textId="13EAE7C7" w:rsidR="00E80C95" w:rsidRDefault="006D56C5">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28065408" w:history="1">
            <w:r w:rsidR="00E80C95" w:rsidRPr="00097C41">
              <w:rPr>
                <w:rStyle w:val="Hyperlink"/>
                <w:noProof/>
              </w:rPr>
              <w:t>1.4</w:t>
            </w:r>
            <w:r w:rsidR="00E80C95">
              <w:rPr>
                <w:rFonts w:eastAsiaTheme="minorEastAsia" w:cstheme="minorBidi"/>
                <w:iCs w:val="0"/>
                <w:noProof/>
                <w:color w:val="auto"/>
                <w:sz w:val="24"/>
                <w:szCs w:val="24"/>
                <w:lang w:val="nl-NL" w:eastAsia="nl-NL" w:bidi="ar-SA"/>
              </w:rPr>
              <w:tab/>
            </w:r>
            <w:r w:rsidR="00E80C95" w:rsidRPr="00097C41">
              <w:rPr>
                <w:rStyle w:val="Hyperlink"/>
                <w:noProof/>
              </w:rPr>
              <w:t>Research description</w:t>
            </w:r>
            <w:r w:rsidR="00E80C95">
              <w:rPr>
                <w:noProof/>
                <w:webHidden/>
              </w:rPr>
              <w:tab/>
            </w:r>
            <w:r w:rsidR="00E80C95">
              <w:rPr>
                <w:noProof/>
                <w:webHidden/>
              </w:rPr>
              <w:fldChar w:fldCharType="begin"/>
            </w:r>
            <w:r w:rsidR="00E80C95">
              <w:rPr>
                <w:noProof/>
                <w:webHidden/>
              </w:rPr>
              <w:instrText xml:space="preserve"> PAGEREF _Toc528065408 \h </w:instrText>
            </w:r>
            <w:r w:rsidR="00E80C95">
              <w:rPr>
                <w:noProof/>
                <w:webHidden/>
              </w:rPr>
            </w:r>
            <w:r w:rsidR="00E80C95">
              <w:rPr>
                <w:noProof/>
                <w:webHidden/>
              </w:rPr>
              <w:fldChar w:fldCharType="separate"/>
            </w:r>
            <w:r w:rsidR="00E80C95">
              <w:rPr>
                <w:noProof/>
                <w:webHidden/>
              </w:rPr>
              <w:t>7</w:t>
            </w:r>
            <w:r w:rsidR="00E80C95">
              <w:rPr>
                <w:noProof/>
                <w:webHidden/>
              </w:rPr>
              <w:fldChar w:fldCharType="end"/>
            </w:r>
          </w:hyperlink>
        </w:p>
        <w:p w14:paraId="01F69A40" w14:textId="54864124" w:rsidR="00E80C95" w:rsidRDefault="006D56C5">
          <w:pPr>
            <w:pStyle w:val="Inhopg1"/>
            <w:tabs>
              <w:tab w:val="right" w:leader="dot" w:pos="9219"/>
            </w:tabs>
            <w:rPr>
              <w:rFonts w:eastAsiaTheme="minorEastAsia" w:cstheme="minorBidi"/>
              <w:bCs w:val="0"/>
              <w:noProof/>
              <w:color w:val="auto"/>
              <w:sz w:val="24"/>
              <w:szCs w:val="24"/>
              <w:lang w:val="nl-NL" w:eastAsia="nl-NL" w:bidi="ar-SA"/>
            </w:rPr>
          </w:pPr>
          <w:hyperlink w:anchor="_Toc528065409" w:history="1">
            <w:r w:rsidR="00E80C95" w:rsidRPr="00097C41">
              <w:rPr>
                <w:rStyle w:val="Hyperlink"/>
                <w:noProof/>
              </w:rPr>
              <w:t>2 Research</w:t>
            </w:r>
            <w:r w:rsidR="00E80C95">
              <w:rPr>
                <w:noProof/>
                <w:webHidden/>
              </w:rPr>
              <w:tab/>
            </w:r>
            <w:r w:rsidR="00E80C95">
              <w:rPr>
                <w:noProof/>
                <w:webHidden/>
              </w:rPr>
              <w:fldChar w:fldCharType="begin"/>
            </w:r>
            <w:r w:rsidR="00E80C95">
              <w:rPr>
                <w:noProof/>
                <w:webHidden/>
              </w:rPr>
              <w:instrText xml:space="preserve"> PAGEREF _Toc528065409 \h </w:instrText>
            </w:r>
            <w:r w:rsidR="00E80C95">
              <w:rPr>
                <w:noProof/>
                <w:webHidden/>
              </w:rPr>
            </w:r>
            <w:r w:rsidR="00E80C95">
              <w:rPr>
                <w:noProof/>
                <w:webHidden/>
              </w:rPr>
              <w:fldChar w:fldCharType="separate"/>
            </w:r>
            <w:r w:rsidR="00E80C95">
              <w:rPr>
                <w:noProof/>
                <w:webHidden/>
              </w:rPr>
              <w:t>9</w:t>
            </w:r>
            <w:r w:rsidR="00E80C95">
              <w:rPr>
                <w:noProof/>
                <w:webHidden/>
              </w:rPr>
              <w:fldChar w:fldCharType="end"/>
            </w:r>
          </w:hyperlink>
        </w:p>
        <w:p w14:paraId="6C883515" w14:textId="570B7246" w:rsidR="00E80C95" w:rsidRDefault="006D56C5">
          <w:pPr>
            <w:pStyle w:val="Inhopg2"/>
            <w:tabs>
              <w:tab w:val="right" w:leader="dot" w:pos="9219"/>
            </w:tabs>
            <w:rPr>
              <w:rFonts w:eastAsiaTheme="minorEastAsia" w:cstheme="minorBidi"/>
              <w:iCs w:val="0"/>
              <w:noProof/>
              <w:color w:val="auto"/>
              <w:sz w:val="24"/>
              <w:szCs w:val="24"/>
              <w:lang w:val="nl-NL" w:eastAsia="nl-NL" w:bidi="ar-SA"/>
            </w:rPr>
          </w:pPr>
          <w:hyperlink w:anchor="_Toc528065410" w:history="1">
            <w:r w:rsidR="00E80C95" w:rsidRPr="00097C41">
              <w:rPr>
                <w:rStyle w:val="Hyperlink"/>
                <w:noProof/>
              </w:rPr>
              <w:t>Existing implementations</w:t>
            </w:r>
            <w:r w:rsidR="00E80C95">
              <w:rPr>
                <w:noProof/>
                <w:webHidden/>
              </w:rPr>
              <w:tab/>
            </w:r>
            <w:r w:rsidR="00E80C95">
              <w:rPr>
                <w:noProof/>
                <w:webHidden/>
              </w:rPr>
              <w:fldChar w:fldCharType="begin"/>
            </w:r>
            <w:r w:rsidR="00E80C95">
              <w:rPr>
                <w:noProof/>
                <w:webHidden/>
              </w:rPr>
              <w:instrText xml:space="preserve"> PAGEREF _Toc528065410 \h </w:instrText>
            </w:r>
            <w:r w:rsidR="00E80C95">
              <w:rPr>
                <w:noProof/>
                <w:webHidden/>
              </w:rPr>
            </w:r>
            <w:r w:rsidR="00E80C95">
              <w:rPr>
                <w:noProof/>
                <w:webHidden/>
              </w:rPr>
              <w:fldChar w:fldCharType="separate"/>
            </w:r>
            <w:r w:rsidR="00E80C95">
              <w:rPr>
                <w:noProof/>
                <w:webHidden/>
              </w:rPr>
              <w:t>9</w:t>
            </w:r>
            <w:r w:rsidR="00E80C95">
              <w:rPr>
                <w:noProof/>
                <w:webHidden/>
              </w:rPr>
              <w:fldChar w:fldCharType="end"/>
            </w:r>
          </w:hyperlink>
        </w:p>
        <w:p w14:paraId="40694A70" w14:textId="44BDCF43" w:rsidR="00E80C95" w:rsidRDefault="006D56C5">
          <w:pPr>
            <w:pStyle w:val="Inhopg2"/>
            <w:tabs>
              <w:tab w:val="right" w:leader="dot" w:pos="9219"/>
            </w:tabs>
            <w:rPr>
              <w:rFonts w:eastAsiaTheme="minorEastAsia" w:cstheme="minorBidi"/>
              <w:iCs w:val="0"/>
              <w:noProof/>
              <w:color w:val="auto"/>
              <w:sz w:val="24"/>
              <w:szCs w:val="24"/>
              <w:lang w:val="nl-NL" w:eastAsia="nl-NL" w:bidi="ar-SA"/>
            </w:rPr>
          </w:pPr>
          <w:hyperlink w:anchor="_Toc528065411" w:history="1">
            <w:r w:rsidR="00E80C95" w:rsidRPr="00097C41">
              <w:rPr>
                <w:rStyle w:val="Hyperlink"/>
                <w:noProof/>
              </w:rPr>
              <w:t>Comparison</w:t>
            </w:r>
            <w:r w:rsidR="00E80C95">
              <w:rPr>
                <w:noProof/>
                <w:webHidden/>
              </w:rPr>
              <w:tab/>
            </w:r>
            <w:r w:rsidR="00E80C95">
              <w:rPr>
                <w:noProof/>
                <w:webHidden/>
              </w:rPr>
              <w:fldChar w:fldCharType="begin"/>
            </w:r>
            <w:r w:rsidR="00E80C95">
              <w:rPr>
                <w:noProof/>
                <w:webHidden/>
              </w:rPr>
              <w:instrText xml:space="preserve"> PAGEREF _Toc528065411 \h </w:instrText>
            </w:r>
            <w:r w:rsidR="00E80C95">
              <w:rPr>
                <w:noProof/>
                <w:webHidden/>
              </w:rPr>
            </w:r>
            <w:r w:rsidR="00E80C95">
              <w:rPr>
                <w:noProof/>
                <w:webHidden/>
              </w:rPr>
              <w:fldChar w:fldCharType="separate"/>
            </w:r>
            <w:r w:rsidR="00E80C95">
              <w:rPr>
                <w:noProof/>
                <w:webHidden/>
              </w:rPr>
              <w:t>13</w:t>
            </w:r>
            <w:r w:rsidR="00E80C95">
              <w:rPr>
                <w:noProof/>
                <w:webHidden/>
              </w:rPr>
              <w:fldChar w:fldCharType="end"/>
            </w:r>
          </w:hyperlink>
        </w:p>
        <w:p w14:paraId="22597325" w14:textId="765DE2A2" w:rsidR="00E80C95" w:rsidRDefault="006D56C5">
          <w:pPr>
            <w:pStyle w:val="Inhopg2"/>
            <w:tabs>
              <w:tab w:val="right" w:leader="dot" w:pos="9219"/>
            </w:tabs>
            <w:rPr>
              <w:rFonts w:eastAsiaTheme="minorEastAsia" w:cstheme="minorBidi"/>
              <w:iCs w:val="0"/>
              <w:noProof/>
              <w:color w:val="auto"/>
              <w:sz w:val="24"/>
              <w:szCs w:val="24"/>
              <w:lang w:val="nl-NL" w:eastAsia="nl-NL" w:bidi="ar-SA"/>
            </w:rPr>
          </w:pPr>
          <w:hyperlink w:anchor="_Toc528065412" w:history="1">
            <w:r w:rsidR="00E80C95" w:rsidRPr="00097C41">
              <w:rPr>
                <w:rStyle w:val="Hyperlink"/>
                <w:noProof/>
              </w:rPr>
              <w:t>Discussion</w:t>
            </w:r>
            <w:r w:rsidR="00E80C95">
              <w:rPr>
                <w:noProof/>
                <w:webHidden/>
              </w:rPr>
              <w:tab/>
            </w:r>
            <w:r w:rsidR="00E80C95">
              <w:rPr>
                <w:noProof/>
                <w:webHidden/>
              </w:rPr>
              <w:fldChar w:fldCharType="begin"/>
            </w:r>
            <w:r w:rsidR="00E80C95">
              <w:rPr>
                <w:noProof/>
                <w:webHidden/>
              </w:rPr>
              <w:instrText xml:space="preserve"> PAGEREF _Toc528065412 \h </w:instrText>
            </w:r>
            <w:r w:rsidR="00E80C95">
              <w:rPr>
                <w:noProof/>
                <w:webHidden/>
              </w:rPr>
            </w:r>
            <w:r w:rsidR="00E80C95">
              <w:rPr>
                <w:noProof/>
                <w:webHidden/>
              </w:rPr>
              <w:fldChar w:fldCharType="separate"/>
            </w:r>
            <w:r w:rsidR="00E80C95">
              <w:rPr>
                <w:noProof/>
                <w:webHidden/>
              </w:rPr>
              <w:t>14</w:t>
            </w:r>
            <w:r w:rsidR="00E80C95">
              <w:rPr>
                <w:noProof/>
                <w:webHidden/>
              </w:rPr>
              <w:fldChar w:fldCharType="end"/>
            </w:r>
          </w:hyperlink>
        </w:p>
        <w:p w14:paraId="5CA31EB8" w14:textId="66D67ACB" w:rsidR="00E80C95" w:rsidRDefault="006D56C5">
          <w:pPr>
            <w:pStyle w:val="Inhopg2"/>
            <w:tabs>
              <w:tab w:val="right" w:leader="dot" w:pos="9219"/>
            </w:tabs>
            <w:rPr>
              <w:rFonts w:eastAsiaTheme="minorEastAsia" w:cstheme="minorBidi"/>
              <w:iCs w:val="0"/>
              <w:noProof/>
              <w:color w:val="auto"/>
              <w:sz w:val="24"/>
              <w:szCs w:val="24"/>
              <w:lang w:val="nl-NL" w:eastAsia="nl-NL" w:bidi="ar-SA"/>
            </w:rPr>
          </w:pPr>
          <w:hyperlink w:anchor="_Toc528065413" w:history="1">
            <w:r w:rsidR="00E80C95" w:rsidRPr="00097C41">
              <w:rPr>
                <w:rStyle w:val="Hyperlink"/>
                <w:noProof/>
              </w:rPr>
              <w:t>Feasibility</w:t>
            </w:r>
            <w:r w:rsidR="00E80C95">
              <w:rPr>
                <w:noProof/>
                <w:webHidden/>
              </w:rPr>
              <w:tab/>
            </w:r>
            <w:r w:rsidR="00E80C95">
              <w:rPr>
                <w:noProof/>
                <w:webHidden/>
              </w:rPr>
              <w:fldChar w:fldCharType="begin"/>
            </w:r>
            <w:r w:rsidR="00E80C95">
              <w:rPr>
                <w:noProof/>
                <w:webHidden/>
              </w:rPr>
              <w:instrText xml:space="preserve"> PAGEREF _Toc528065413 \h </w:instrText>
            </w:r>
            <w:r w:rsidR="00E80C95">
              <w:rPr>
                <w:noProof/>
                <w:webHidden/>
              </w:rPr>
            </w:r>
            <w:r w:rsidR="00E80C95">
              <w:rPr>
                <w:noProof/>
                <w:webHidden/>
              </w:rPr>
              <w:fldChar w:fldCharType="separate"/>
            </w:r>
            <w:r w:rsidR="00E80C95">
              <w:rPr>
                <w:noProof/>
                <w:webHidden/>
              </w:rPr>
              <w:t>15</w:t>
            </w:r>
            <w:r w:rsidR="00E80C95">
              <w:rPr>
                <w:noProof/>
                <w:webHidden/>
              </w:rPr>
              <w:fldChar w:fldCharType="end"/>
            </w:r>
          </w:hyperlink>
        </w:p>
        <w:p w14:paraId="78DE4F3C" w14:textId="285B9048" w:rsidR="00E80C95" w:rsidRDefault="006D56C5">
          <w:pPr>
            <w:pStyle w:val="Inhopg1"/>
            <w:tabs>
              <w:tab w:val="right" w:leader="dot" w:pos="9219"/>
            </w:tabs>
            <w:rPr>
              <w:rFonts w:eastAsiaTheme="minorEastAsia" w:cstheme="minorBidi"/>
              <w:bCs w:val="0"/>
              <w:noProof/>
              <w:color w:val="auto"/>
              <w:sz w:val="24"/>
              <w:szCs w:val="24"/>
              <w:lang w:val="nl-NL" w:eastAsia="nl-NL" w:bidi="ar-SA"/>
            </w:rPr>
          </w:pPr>
          <w:hyperlink w:anchor="_Toc528065414" w:history="1">
            <w:r w:rsidR="00E80C95" w:rsidRPr="00097C41">
              <w:rPr>
                <w:rStyle w:val="Hyperlink"/>
                <w:noProof/>
              </w:rPr>
              <w:t>3 Concept design</w:t>
            </w:r>
            <w:r w:rsidR="00E80C95">
              <w:rPr>
                <w:noProof/>
                <w:webHidden/>
              </w:rPr>
              <w:tab/>
            </w:r>
            <w:r w:rsidR="00E80C95">
              <w:rPr>
                <w:noProof/>
                <w:webHidden/>
              </w:rPr>
              <w:fldChar w:fldCharType="begin"/>
            </w:r>
            <w:r w:rsidR="00E80C95">
              <w:rPr>
                <w:noProof/>
                <w:webHidden/>
              </w:rPr>
              <w:instrText xml:space="preserve"> PAGEREF _Toc528065414 \h </w:instrText>
            </w:r>
            <w:r w:rsidR="00E80C95">
              <w:rPr>
                <w:noProof/>
                <w:webHidden/>
              </w:rPr>
            </w:r>
            <w:r w:rsidR="00E80C95">
              <w:rPr>
                <w:noProof/>
                <w:webHidden/>
              </w:rPr>
              <w:fldChar w:fldCharType="separate"/>
            </w:r>
            <w:r w:rsidR="00E80C95">
              <w:rPr>
                <w:noProof/>
                <w:webHidden/>
              </w:rPr>
              <w:t>17</w:t>
            </w:r>
            <w:r w:rsidR="00E80C95">
              <w:rPr>
                <w:noProof/>
                <w:webHidden/>
              </w:rPr>
              <w:fldChar w:fldCharType="end"/>
            </w:r>
          </w:hyperlink>
        </w:p>
        <w:p w14:paraId="03929B33" w14:textId="6348B52E" w:rsidR="00E80C95" w:rsidRDefault="006D56C5">
          <w:pPr>
            <w:pStyle w:val="Inhopg1"/>
            <w:tabs>
              <w:tab w:val="right" w:leader="dot" w:pos="9219"/>
            </w:tabs>
            <w:rPr>
              <w:rFonts w:eastAsiaTheme="minorEastAsia" w:cstheme="minorBidi"/>
              <w:bCs w:val="0"/>
              <w:noProof/>
              <w:color w:val="auto"/>
              <w:sz w:val="24"/>
              <w:szCs w:val="24"/>
              <w:lang w:val="nl-NL" w:eastAsia="nl-NL" w:bidi="ar-SA"/>
            </w:rPr>
          </w:pPr>
          <w:hyperlink w:anchor="_Toc528065415" w:history="1">
            <w:r w:rsidR="00E80C95" w:rsidRPr="00097C41">
              <w:rPr>
                <w:rStyle w:val="Hyperlink"/>
                <w:noProof/>
              </w:rPr>
              <w:t>4 References</w:t>
            </w:r>
            <w:r w:rsidR="00E80C95">
              <w:rPr>
                <w:noProof/>
                <w:webHidden/>
              </w:rPr>
              <w:tab/>
            </w:r>
            <w:r w:rsidR="00E80C95">
              <w:rPr>
                <w:noProof/>
                <w:webHidden/>
              </w:rPr>
              <w:fldChar w:fldCharType="begin"/>
            </w:r>
            <w:r w:rsidR="00E80C95">
              <w:rPr>
                <w:noProof/>
                <w:webHidden/>
              </w:rPr>
              <w:instrText xml:space="preserve"> PAGEREF _Toc528065415 \h </w:instrText>
            </w:r>
            <w:r w:rsidR="00E80C95">
              <w:rPr>
                <w:noProof/>
                <w:webHidden/>
              </w:rPr>
            </w:r>
            <w:r w:rsidR="00E80C95">
              <w:rPr>
                <w:noProof/>
                <w:webHidden/>
              </w:rPr>
              <w:fldChar w:fldCharType="separate"/>
            </w:r>
            <w:r w:rsidR="00E80C95">
              <w:rPr>
                <w:noProof/>
                <w:webHidden/>
              </w:rPr>
              <w:t>18</w:t>
            </w:r>
            <w:r w:rsidR="00E80C95">
              <w:rPr>
                <w:noProof/>
                <w:webHidden/>
              </w:rPr>
              <w:fldChar w:fldCharType="end"/>
            </w:r>
          </w:hyperlink>
        </w:p>
        <w:p w14:paraId="2C918459" w14:textId="2F6E1D75" w:rsidR="00A20348" w:rsidRDefault="00B046D1">
          <w:r>
            <w:rPr>
              <w:rFonts w:cstheme="minorHAnsi"/>
              <w:b/>
              <w:bCs/>
              <w:sz w:val="20"/>
              <w:szCs w:val="20"/>
            </w:rPr>
            <w:fldChar w:fldCharType="end"/>
          </w:r>
        </w:p>
      </w:sdtContent>
    </w:sdt>
    <w:p w14:paraId="5C06F43A" w14:textId="1DF5CADF" w:rsidR="004C3E5E" w:rsidRPr="008032E0" w:rsidRDefault="00A20348" w:rsidP="004C0EEF">
      <w:pPr>
        <w:pStyle w:val="Kop1"/>
        <w:ind w:left="720"/>
        <w:jc w:val="right"/>
      </w:pPr>
      <w:r>
        <w:br w:type="page"/>
      </w:r>
      <w:bookmarkStart w:id="2" w:name="_Toc528065402"/>
      <w:r w:rsidR="007D2BC7">
        <w:lastRenderedPageBreak/>
        <w:br/>
      </w:r>
      <w:r w:rsidR="001264E6">
        <w:t>Project fundamentals</w:t>
      </w:r>
      <w:bookmarkEnd w:id="2"/>
    </w:p>
    <w:p w14:paraId="6C03FB31" w14:textId="6393CE2E" w:rsidR="004C66B4" w:rsidRDefault="001264E6" w:rsidP="00F5513D">
      <w:pPr>
        <w:pStyle w:val="Kop2"/>
      </w:pPr>
      <w:bookmarkStart w:id="3" w:name="_Toc528065403"/>
      <w:r>
        <w:t>Introduction</w:t>
      </w:r>
      <w:bookmarkEnd w:id="3"/>
    </w:p>
    <w:p w14:paraId="3343BDCD" w14:textId="6EB50903" w:rsidR="000F595E" w:rsidRDefault="00B52892" w:rsidP="008B1C51">
      <w:r>
        <w:t xml:space="preserve">The use of technology to support the daily lives of people is an </w:t>
      </w:r>
      <w:r w:rsidR="00963249">
        <w:t>ever-prevalent</w:t>
      </w:r>
      <w:r>
        <w:t xml:space="preserve"> topic. Through applications in smart homes, wearables, virtual coaches and many others, </w:t>
      </w:r>
      <w:r w:rsidR="00381AAA">
        <w:t xml:space="preserve">we can improve our health, efficiency and be more connected. </w:t>
      </w:r>
      <w:r w:rsidR="00A64F4D">
        <w:t>Conversely, the abundance of apps and notifications cause</w:t>
      </w:r>
      <w:r w:rsidR="0082600B">
        <w:t>s</w:t>
      </w:r>
      <w:r w:rsidR="00A64F4D">
        <w:t xml:space="preserve"> us to grow immune to the constant stream of information that is p</w:t>
      </w:r>
      <w:r w:rsidR="00C7481C">
        <w:t>resented to us in a daily basis</w:t>
      </w:r>
      <w:r w:rsidR="00A64F4D">
        <w:t xml:space="preserve"> </w:t>
      </w:r>
      <w:r w:rsidR="004E2E1A">
        <w:fldChar w:fldCharType="begin"/>
      </w:r>
      <w:r w:rsidR="001F4622">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4E2E1A">
        <w:fldChar w:fldCharType="separate"/>
      </w:r>
      <w:r w:rsidR="004E2E1A">
        <w:rPr>
          <w:noProof/>
        </w:rPr>
        <w:t>[1]</w:t>
      </w:r>
      <w:r w:rsidR="004E2E1A">
        <w:fldChar w:fldCharType="end"/>
      </w:r>
      <w:r w:rsidR="00C7481C">
        <w:t>.</w:t>
      </w:r>
      <w:r w:rsidR="008B4673">
        <w:t xml:space="preserve"> </w:t>
      </w:r>
      <w:r w:rsidR="004C57D7">
        <w:t xml:space="preserve">Especially the elderly or people with a mental impairment could benefit from an </w:t>
      </w:r>
      <w:r w:rsidR="00C7481C">
        <w:t>effective support agent</w:t>
      </w:r>
      <w:r w:rsidR="003C495F">
        <w:t xml:space="preserve"> </w:t>
      </w:r>
      <w:r w:rsidR="00681A5C">
        <w:fldChar w:fldCharType="begin"/>
      </w:r>
      <w:r w:rsidR="001F4622">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681A5C">
        <w:fldChar w:fldCharType="separate"/>
      </w:r>
      <w:r w:rsidR="00CC14C6" w:rsidRPr="00CC14C6">
        <w:rPr>
          <w:rFonts w:ascii="Times New Roman" w:cs="Times New Roman"/>
          <w:color w:val="000000"/>
        </w:rPr>
        <w:t>[2]–[7]</w:t>
      </w:r>
      <w:r w:rsidR="00681A5C">
        <w:fldChar w:fldCharType="end"/>
      </w:r>
      <w:r w:rsidR="00C7481C">
        <w:t>.</w:t>
      </w:r>
      <w:r w:rsidR="004C57D7">
        <w:t xml:space="preserve"> </w:t>
      </w:r>
      <w:r w:rsidR="00D137C2">
        <w:t>In order to create a truly</w:t>
      </w:r>
      <w:r w:rsidR="00367147">
        <w:t xml:space="preserve"> effective support agent, it is crucial to not only generate feedback in relation to the user</w:t>
      </w:r>
      <w:r w:rsidR="00640536">
        <w:t>’</w:t>
      </w:r>
      <w:r w:rsidR="00367147">
        <w:t xml:space="preserve">s </w:t>
      </w:r>
      <w:r w:rsidR="00963249">
        <w:t>actions but to</w:t>
      </w:r>
      <w:r w:rsidR="00367147">
        <w:t xml:space="preserve"> provide this feedback at an appropriate time.  </w:t>
      </w:r>
    </w:p>
    <w:p w14:paraId="7DCDE083" w14:textId="2FA9B62F" w:rsidR="00367147" w:rsidRDefault="00640536" w:rsidP="008B1C51">
      <w:r>
        <w:t>But what actually is an appropriate time? The appropriate time for feedback is inherently linked to the nature of the user’s action. To illustrate this, consi</w:t>
      </w:r>
      <w:r w:rsidR="007D2486">
        <w:t>der the following example</w:t>
      </w:r>
      <w:r w:rsidR="00C91AD6">
        <w:t>s</w:t>
      </w:r>
      <w:r>
        <w:t>.</w:t>
      </w:r>
    </w:p>
    <w:p w14:paraId="5BD369A7" w14:textId="535600B2" w:rsidR="00705FAB" w:rsidRDefault="00FA3113" w:rsidP="00BE3995">
      <w:pPr>
        <w:pStyle w:val="Citaat"/>
        <w:numPr>
          <w:ilvl w:val="0"/>
          <w:numId w:val="26"/>
        </w:numPr>
      </w:pPr>
      <w:r>
        <w:t>An elderly lady</w:t>
      </w:r>
      <w:r w:rsidR="00640536" w:rsidRPr="007D2486">
        <w:t xml:space="preserve">, Joanna, forgets to call an important client during the day. </w:t>
      </w:r>
      <w:r w:rsidR="0052331F">
        <w:t>She wants to be reminded the next day at wo</w:t>
      </w:r>
      <w:r w:rsidR="00705FAB">
        <w:t>rk.</w:t>
      </w:r>
    </w:p>
    <w:p w14:paraId="459D897B" w14:textId="28B7A0E7" w:rsidR="00FA3113" w:rsidRPr="00FA3113" w:rsidRDefault="00FA3113" w:rsidP="00BE3995">
      <w:pPr>
        <w:pStyle w:val="Citaat"/>
        <w:numPr>
          <w:ilvl w:val="0"/>
          <w:numId w:val="26"/>
        </w:numPr>
      </w:pPr>
      <w:r>
        <w:t>An elderly gentleman</w:t>
      </w:r>
      <w:r w:rsidRPr="007D2486">
        <w:t xml:space="preserve">, </w:t>
      </w:r>
      <w:r>
        <w:t>Peter</w:t>
      </w:r>
      <w:r w:rsidRPr="007D2486">
        <w:t xml:space="preserve">, </w:t>
      </w:r>
      <w:r>
        <w:t>forgets to take his medicine. Since he has high blood pressure, timely consumption is of importance.</w:t>
      </w:r>
    </w:p>
    <w:p w14:paraId="445AFEC1" w14:textId="151BB8D4" w:rsidR="007D2486" w:rsidRDefault="0052331F" w:rsidP="00DA0B91">
      <w:r>
        <w:t xml:space="preserve">In </w:t>
      </w:r>
      <w:r w:rsidR="00705FAB">
        <w:t>the first</w:t>
      </w:r>
      <w:r>
        <w:t xml:space="preserve"> example</w:t>
      </w:r>
      <w:r w:rsidR="007D2486">
        <w:t>, a simple reminder notification will suffice. A naïve solution would be to use a simple alarm or reminder app</w:t>
      </w:r>
      <w:r>
        <w:t xml:space="preserve"> in which she</w:t>
      </w:r>
      <w:r w:rsidR="007D2486">
        <w:t xml:space="preserve"> sets a time that </w:t>
      </w:r>
      <w:r w:rsidR="00C7481C">
        <w:t xml:space="preserve">is </w:t>
      </w:r>
      <w:r w:rsidR="007D2486">
        <w:t>deem</w:t>
      </w:r>
      <w:r>
        <w:t>ed</w:t>
      </w:r>
      <w:r w:rsidR="007D2486">
        <w:t xml:space="preserve"> appropriate. However, what happens if the next day, that time is no longer appropriate</w:t>
      </w:r>
      <w:r>
        <w:t xml:space="preserve"> because, for example, a</w:t>
      </w:r>
      <w:r w:rsidR="007D2486">
        <w:t xml:space="preserve"> meeting is planned. Most likely, she will</w:t>
      </w:r>
      <w:r w:rsidR="00FA3113">
        <w:t xml:space="preserve"> read and immediately</w:t>
      </w:r>
      <w:r w:rsidR="007D2486">
        <w:t xml:space="preserve"> ignore the </w:t>
      </w:r>
      <w:r w:rsidR="00FA3113">
        <w:t>message, forgetting about it once again</w:t>
      </w:r>
      <w:r w:rsidR="00974E15">
        <w:t xml:space="preserve"> because at that moment, </w:t>
      </w:r>
      <w:r w:rsidR="00ED02EC">
        <w:t>the meeting is more important to her.</w:t>
      </w:r>
      <w:r>
        <w:t xml:space="preserve"> Ideally, her phone would analyze her schedule and remind her outside of meetings and before the end the day.</w:t>
      </w:r>
    </w:p>
    <w:p w14:paraId="3149F41C" w14:textId="20ECB88C" w:rsidR="00FA3113" w:rsidRDefault="00FA3113" w:rsidP="00DA0B91">
      <w:r>
        <w:t xml:space="preserve">In the second example, prompt notification is of the essence. </w:t>
      </w:r>
      <w:r w:rsidR="00ED02EC">
        <w:t xml:space="preserve">Not taking the medicine in time severely demotes health; a value which Peter probably values greatly. As such, </w:t>
      </w:r>
      <w:r>
        <w:t>almost any action should be interrupted for this. However, the intake of medicine is also very predictable. So rather than interrupting any activity</w:t>
      </w:r>
      <w:r w:rsidR="00F55EBF">
        <w:t>, the moment should be preempted and any interruptions should be avoided.</w:t>
      </w:r>
    </w:p>
    <w:p w14:paraId="08A306CF" w14:textId="050ADCE1" w:rsidR="00A14E92" w:rsidRDefault="00963249" w:rsidP="00DA0B91">
      <w:r>
        <w:t xml:space="preserve">Identifying such an appropriate time for support feedback for a specific scenario is not difficult. </w:t>
      </w:r>
      <w:r w:rsidR="0052331F">
        <w:t xml:space="preserve">The difficulty of this lies in </w:t>
      </w:r>
      <w:r w:rsidR="00705FAB">
        <w:t>the generalization. While the above example</w:t>
      </w:r>
      <w:r w:rsidR="00FA3113">
        <w:t>s</w:t>
      </w:r>
      <w:r w:rsidR="00705FAB">
        <w:t xml:space="preserve"> can be implemented </w:t>
      </w:r>
      <w:r w:rsidR="00705FAB">
        <w:lastRenderedPageBreak/>
        <w:t>relatively easy at design time</w:t>
      </w:r>
      <w:r w:rsidR="00D80896">
        <w:t>,</w:t>
      </w:r>
      <w:r w:rsidR="00DA0B91">
        <w:t xml:space="preserve"> diversions from normal behavior</w:t>
      </w:r>
      <w:r w:rsidR="00D80896">
        <w:t xml:space="preserve"> are not handled</w:t>
      </w:r>
      <w:r w:rsidR="00DA0B91">
        <w:t xml:space="preserve">. </w:t>
      </w:r>
      <w:r w:rsidR="00DA0B91" w:rsidRPr="00DA0B91">
        <w:t>Existing technologies are often</w:t>
      </w:r>
      <w:r w:rsidR="007358D0">
        <w:t xml:space="preserve"> made by hardwiring norms and as such are very rigid </w:t>
      </w:r>
      <w:r w:rsidR="00D80896">
        <w:t>a</w:t>
      </w:r>
      <w:r w:rsidR="007358D0">
        <w:t>nd unable to adapt to evolving norms</w:t>
      </w:r>
      <w:r w:rsidR="00DA0B91">
        <w:t xml:space="preserve"> </w:t>
      </w:r>
      <w:r w:rsidR="00DA0B91">
        <w:fldChar w:fldCharType="begin"/>
      </w:r>
      <w:r w:rsidR="001F4622">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DA0B91">
        <w:fldChar w:fldCharType="separate"/>
      </w:r>
      <w:r w:rsidR="00CC14C6">
        <w:rPr>
          <w:noProof/>
        </w:rPr>
        <w:t>[8]</w:t>
      </w:r>
      <w:r w:rsidR="00DA0B91">
        <w:fldChar w:fldCharType="end"/>
      </w:r>
      <w:r w:rsidR="00C7481C">
        <w:t>.</w:t>
      </w:r>
      <w:r w:rsidR="00DA0B91">
        <w:t xml:space="preserve"> Furthermore, dealing with different problem</w:t>
      </w:r>
      <w:r w:rsidR="007358D0">
        <w:t>s</w:t>
      </w:r>
      <w:r w:rsidR="00DA0B91">
        <w:t>, such as remembering to turn on the alarm system before leaving work, would require a completely different implementation.</w:t>
      </w:r>
      <w:r w:rsidR="00FA3113">
        <w:t xml:space="preserve"> </w:t>
      </w:r>
      <w:r w:rsidR="008206C5">
        <w:t xml:space="preserve">Nonetheless, generalization requires analysis of goals and the values </w:t>
      </w:r>
      <w:r w:rsidR="00D80896">
        <w:t xml:space="preserve">underlying </w:t>
      </w:r>
      <w:r w:rsidR="008206C5">
        <w:t>the user’s daily activities</w:t>
      </w:r>
      <w:r>
        <w:t>.</w:t>
      </w:r>
    </w:p>
    <w:p w14:paraId="3331F2D0" w14:textId="56D366C5" w:rsidR="000927CD" w:rsidRDefault="000927CD" w:rsidP="000927CD">
      <w:pPr>
        <w:pStyle w:val="Kop2"/>
      </w:pPr>
      <w:bookmarkStart w:id="4" w:name="_Toc528065404"/>
      <w:r>
        <w:t>Problem description</w:t>
      </w:r>
      <w:bookmarkEnd w:id="4"/>
    </w:p>
    <w:p w14:paraId="2735DDD4" w14:textId="736AAEF7" w:rsidR="00A839BA" w:rsidRDefault="000927CD" w:rsidP="000927CD">
      <w:r>
        <w:t xml:space="preserve">The problem </w:t>
      </w:r>
      <w:r w:rsidR="00963249">
        <w:t xml:space="preserve">of finding </w:t>
      </w:r>
      <w:r>
        <w:t xml:space="preserve">boils down to a few steps; each worth further analysis in their own right. </w:t>
      </w:r>
      <w:r w:rsidR="00A839BA">
        <w:t xml:space="preserve">For now, an even simpler problem is considered, not forgetting your keys. </w:t>
      </w:r>
    </w:p>
    <w:p w14:paraId="39226515" w14:textId="07962C80" w:rsidR="000927CD" w:rsidRDefault="000927CD" w:rsidP="000927CD">
      <w:pPr>
        <w:rPr>
          <w:lang w:bidi="ar-SA"/>
        </w:rPr>
      </w:pPr>
      <w:r>
        <w:t xml:space="preserve">Working our way back, the first question that arises is what defines the goal. The goal is defined by the users and can be anything such as: </w:t>
      </w:r>
      <w:r w:rsidRPr="008C0DE6">
        <w:rPr>
          <w:i/>
        </w:rPr>
        <w:t>“I want have my keys with me when I leave home”.</w:t>
      </w:r>
      <w:r>
        <w:rPr>
          <w:i/>
        </w:rPr>
        <w:t xml:space="preserve"> </w:t>
      </w:r>
      <w:r>
        <w:t xml:space="preserve">Assuming we know the user’s activities of daily living (ADL), and consequently the location of the keys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1A0972B8" w14:textId="0DC6CC6E" w:rsidR="000927CD" w:rsidRDefault="00A839BA" w:rsidP="00A839BA">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192ED643" w14:textId="2996E4A3" w:rsidR="00301DB7" w:rsidRDefault="00A839BA" w:rsidP="00301DB7">
      <w:pPr>
        <w:rPr>
          <w:lang w:bidi="ar-SA"/>
        </w:rPr>
      </w:pPr>
      <w:r>
        <w:rPr>
          <w:lang w:bidi="ar-SA"/>
        </w:rPr>
        <w:t>Finding the most “appropriate” time for the support feedback</w:t>
      </w:r>
      <w:r w:rsidR="00301DB7">
        <w:rPr>
          <w:lang w:bidi="ar-SA"/>
        </w:rPr>
        <w:t xml:space="preserve"> boils down to finding a moment which is both maximally effective and minimally invasive. </w:t>
      </w:r>
      <w:r>
        <w:rPr>
          <w:lang w:bidi="ar-SA"/>
        </w:rPr>
        <w:t xml:space="preserve">For example, </w:t>
      </w:r>
      <w:r w:rsidR="00301DB7">
        <w:rPr>
          <w:lang w:bidi="ar-SA"/>
        </w:rPr>
        <w:t>sounding an alarm in the middle of a person’s sleep may be very effective, but it sure is annoying. The problem is, however, that it’s difficult to quantify invasiveness.</w:t>
      </w:r>
      <w:r w:rsidR="00963249">
        <w:rPr>
          <w:lang w:bidi="ar-SA"/>
        </w:rPr>
        <w:t xml:space="preserve"> </w:t>
      </w:r>
    </w:p>
    <w:p w14:paraId="54C538EC" w14:textId="77777777" w:rsidR="00963249" w:rsidRDefault="00963249" w:rsidP="00301DB7">
      <w:pPr>
        <w:rPr>
          <w:lang w:bidi="ar-SA"/>
        </w:rPr>
      </w:pPr>
      <w:r>
        <w:rPr>
          <w:lang w:bidi="ar-SA"/>
        </w:rPr>
        <w:t xml:space="preserve">Summarizing, </w:t>
      </w:r>
      <w:r w:rsidR="005C1E7E">
        <w:rPr>
          <w:lang w:bidi="ar-SA"/>
        </w:rPr>
        <w:t>the required steps are:</w:t>
      </w:r>
    </w:p>
    <w:p w14:paraId="05045CF9" w14:textId="3630A8D5" w:rsidR="00963249" w:rsidRDefault="005C1E7E" w:rsidP="005C1E7E">
      <w:pPr>
        <w:pStyle w:val="Lijstalinea"/>
        <w:numPr>
          <w:ilvl w:val="0"/>
          <w:numId w:val="30"/>
        </w:numPr>
        <w:rPr>
          <w:lang w:bidi="ar-SA"/>
        </w:rPr>
      </w:pPr>
      <w:r>
        <w:rPr>
          <w:lang w:bidi="ar-SA"/>
        </w:rPr>
        <w:t>Definition of the goal and its prerequisites</w:t>
      </w:r>
    </w:p>
    <w:p w14:paraId="03C9BE16" w14:textId="3F287CC0" w:rsidR="005C1E7E" w:rsidRDefault="005C1E7E" w:rsidP="005C1E7E">
      <w:pPr>
        <w:pStyle w:val="Lijstalinea"/>
        <w:numPr>
          <w:ilvl w:val="0"/>
          <w:numId w:val="30"/>
        </w:numPr>
        <w:rPr>
          <w:lang w:bidi="ar-SA"/>
        </w:rPr>
      </w:pPr>
      <w:r>
        <w:rPr>
          <w:lang w:bidi="ar-SA"/>
        </w:rPr>
        <w:t>Analysis and modelling of the user’s ADL</w:t>
      </w:r>
    </w:p>
    <w:p w14:paraId="0F46A0A7" w14:textId="518AF2CD" w:rsidR="005C1E7E" w:rsidRDefault="005C1E7E" w:rsidP="005C1E7E">
      <w:pPr>
        <w:pStyle w:val="Lijstalinea"/>
        <w:numPr>
          <w:ilvl w:val="0"/>
          <w:numId w:val="30"/>
        </w:numPr>
        <w:rPr>
          <w:lang w:bidi="ar-SA"/>
        </w:rPr>
      </w:pPr>
      <w:r>
        <w:rPr>
          <w:lang w:bidi="ar-SA"/>
        </w:rPr>
        <w:t>Analysis of effectivity</w:t>
      </w:r>
    </w:p>
    <w:p w14:paraId="4F8566D0" w14:textId="3AB3787B" w:rsidR="005C1E7E" w:rsidRPr="000927CD" w:rsidRDefault="005C1E7E" w:rsidP="005C1E7E">
      <w:pPr>
        <w:pStyle w:val="Lijstalinea"/>
        <w:numPr>
          <w:ilvl w:val="0"/>
          <w:numId w:val="30"/>
        </w:numPr>
      </w:pPr>
      <w:r>
        <w:rPr>
          <w:lang w:bidi="ar-SA"/>
        </w:rPr>
        <w:t>Analysis of invasiveness</w:t>
      </w:r>
    </w:p>
    <w:p w14:paraId="729AABE8" w14:textId="35E679E8" w:rsidR="008B1C51" w:rsidRDefault="009C694A" w:rsidP="008B1C51">
      <w:pPr>
        <w:pStyle w:val="Kop2"/>
      </w:pPr>
      <w:bookmarkStart w:id="5" w:name="_Toc528065405"/>
      <w:r>
        <w:lastRenderedPageBreak/>
        <w:t>Initial research</w:t>
      </w:r>
      <w:bookmarkEnd w:id="5"/>
    </w:p>
    <w:p w14:paraId="11B9FF4E" w14:textId="3F85291E" w:rsidR="0060362F" w:rsidRDefault="0060362F" w:rsidP="008B1C51">
      <w:r>
        <w:t xml:space="preserve">The concept of a Socially Adaptive Electronic Partner (SAEP) has been previously introduced by van Riemsdijk </w:t>
      </w:r>
      <w:r w:rsidR="006D0507">
        <w:fldChar w:fldCharType="begin"/>
      </w:r>
      <w:r w:rsidR="001F4622">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6D0507">
        <w:fldChar w:fldCharType="separate"/>
      </w:r>
      <w:r w:rsidR="00CC14C6">
        <w:rPr>
          <w:noProof/>
        </w:rPr>
        <w:t>[8]</w:t>
      </w:r>
      <w:r w:rsidR="006D0507">
        <w:fldChar w:fldCharType="end"/>
      </w:r>
      <w:r w:rsidR="00C7481C">
        <w:t>.</w:t>
      </w:r>
      <w:r w:rsidR="00B218CF">
        <w:t xml:space="preserve"> </w:t>
      </w:r>
      <w:r w:rsidR="008A219F">
        <w:t xml:space="preserve">It follows the ideology that technology should adapt to the user and not vice versa. </w:t>
      </w:r>
      <w:r w:rsidR="008D394D">
        <w:t xml:space="preserve">As such, its logic incorporates the norms and values of the social context.  </w:t>
      </w:r>
      <w:r w:rsidR="006E586D">
        <w:t>Subsequent work has been done expanding on this, including temporal logic</w:t>
      </w:r>
      <w:r w:rsidR="00592A33">
        <w:t xml:space="preserve"> and</w:t>
      </w:r>
      <w:r w:rsidR="006E586D">
        <w:t xml:space="preserve"> analyzing actions and habits</w:t>
      </w:r>
      <w:r w:rsidR="00592A33">
        <w:t>.</w:t>
      </w:r>
      <w:r w:rsidR="006E586D">
        <w:t xml:space="preserve"> </w:t>
      </w:r>
      <w:r w:rsidR="006E586D">
        <w:fldChar w:fldCharType="begin"/>
      </w:r>
      <w:r w:rsidR="001F4622">
        <w:instrText xml:space="preserve"> ADDIN ZOTERO_ITEM CSL_CITATION {"citationID":"dUN9z7PV","properties":{"formattedCitation":"[9]\\uc0\\u8211{}[11]","plainCitation":"[9]–[11]","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1F4622">
        <w:rPr>
          <w:rFonts w:ascii="Cambria Math" w:hAnsi="Cambria Math" w:cs="Cambria Math"/>
        </w:rPr>
        <w:instrText>∗</w:instrText>
      </w:r>
      <w:r w:rsidR="001F4622">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sidR="006E586D">
        <w:fldChar w:fldCharType="separate"/>
      </w:r>
      <w:r w:rsidR="00CC14C6" w:rsidRPr="00CC14C6">
        <w:rPr>
          <w:rFonts w:ascii="Times New Roman" w:cs="Times New Roman"/>
          <w:color w:val="000000"/>
        </w:rPr>
        <w:t>[9]–[11]</w:t>
      </w:r>
      <w:r w:rsidR="006E586D">
        <w:fldChar w:fldCharType="end"/>
      </w:r>
      <w:r w:rsidR="00E44CDF">
        <w:t>.</w:t>
      </w:r>
      <w:r w:rsidR="003A340B">
        <w:t xml:space="preserve"> </w:t>
      </w:r>
    </w:p>
    <w:p w14:paraId="4979E0D3" w14:textId="1D058A4B" w:rsidR="003A340B" w:rsidRDefault="003A340B" w:rsidP="003A340B">
      <w:pPr>
        <w:pStyle w:val="Kop3"/>
      </w:pPr>
      <w:bookmarkStart w:id="6" w:name="_Toc528065406"/>
      <w:r>
        <w:t>Existing implementations</w:t>
      </w:r>
      <w:bookmarkEnd w:id="6"/>
    </w:p>
    <w:p w14:paraId="1E20FF38" w14:textId="3A73B947" w:rsidR="003A340B" w:rsidRDefault="003A340B" w:rsidP="003A340B">
      <w:r>
        <w:t xml:space="preserve">More and more apps are taking advantage of the increased use of smart devices and services in order to get a more accurate picture of the user’s </w:t>
      </w:r>
      <w:r w:rsidR="000927CD">
        <w:t>ADL</w:t>
      </w:r>
      <w:r>
        <w:t>. Examples include:</w:t>
      </w:r>
    </w:p>
    <w:p w14:paraId="3A6F25FE" w14:textId="16EC4022" w:rsidR="003A340B" w:rsidRPr="000E5B57" w:rsidRDefault="003A340B" w:rsidP="000E5B57">
      <w:pPr>
        <w:pStyle w:val="Citaat"/>
      </w:pPr>
      <w:r w:rsidRPr="000E5B57">
        <w:t>Olisto</w:t>
      </w:r>
      <w:r w:rsidR="00681A5C" w:rsidRPr="000E5B57">
        <w:t>/IFTTT</w:t>
      </w:r>
      <w:r w:rsidRPr="000E5B57">
        <w:tab/>
      </w:r>
      <w:r w:rsidRPr="000E5B57">
        <w:fldChar w:fldCharType="begin"/>
      </w:r>
      <w:r w:rsidR="001F4622">
        <w:instrText xml:space="preserve"> ADDIN ZOTERO_ITEM CSL_CITATION {"citationID":"jGxsrGHi","properties":{"formattedCitation":"[12], [13]","plainCitation":"[12], [13]","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CC14C6" w:rsidRPr="000E5B57">
        <w:t>[12], [13]</w:t>
      </w:r>
      <w:r w:rsidRPr="000E5B57">
        <w:fldChar w:fldCharType="end"/>
      </w:r>
      <w:r w:rsidRPr="000E5B57">
        <w:tab/>
      </w:r>
      <w:r w:rsidR="005E5B46" w:rsidRPr="000E5B57">
        <w:t>Can combine date, location and smart device information to, for example, give reminders when leaving home and a specific power consumption is still high (i.e. the TV is still on) and subsequently turn it off.</w:t>
      </w:r>
    </w:p>
    <w:p w14:paraId="768DAFEF" w14:textId="40C1D73B" w:rsidR="00FE5B86" w:rsidRPr="000E5B57" w:rsidRDefault="00FE5B86" w:rsidP="000E5B57">
      <w:pPr>
        <w:pStyle w:val="Citaat"/>
      </w:pPr>
      <w:r w:rsidRPr="000E5B57">
        <w:t>Maps/Waze</w:t>
      </w:r>
      <w:r w:rsidRPr="000E5B57">
        <w:tab/>
      </w:r>
      <w:r w:rsidRPr="000E5B57">
        <w:fldChar w:fldCharType="begin"/>
      </w:r>
      <w:r w:rsidR="001F4622">
        <w:instrText xml:space="preserve"> ADDIN ZOTERO_ITEM CSL_CITATION {"citationID":"TIA8DdKw","properties":{"formattedCitation":"[14]\\uc0\\u8211{}[16]","plainCitation":"[14]–[16]","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0E5B57">
        <w:fldChar w:fldCharType="separate"/>
      </w:r>
      <w:r w:rsidR="00CC14C6" w:rsidRPr="000E5B57">
        <w:t>[14]–[16]</w:t>
      </w:r>
      <w:r w:rsidRPr="000E5B57">
        <w:fldChar w:fldCharType="end"/>
      </w:r>
      <w:r w:rsidRPr="000E5B57">
        <w:tab/>
        <w:t>C</w:t>
      </w:r>
      <w:r w:rsidR="00E5044D" w:rsidRPr="000E5B57">
        <w:t>ombines real-time traffic information and address in calendar events to provide timely departure reminders.</w:t>
      </w:r>
    </w:p>
    <w:p w14:paraId="13DEC333" w14:textId="00947ABE" w:rsidR="00E5044D" w:rsidRPr="000E5B57" w:rsidRDefault="00E5044D" w:rsidP="000E5B57">
      <w:pPr>
        <w:pStyle w:val="Citaat"/>
      </w:pPr>
      <w:r w:rsidRPr="000E5B57">
        <w:t>Timeful</w:t>
      </w:r>
      <w:r w:rsidRPr="000E5B57">
        <w:tab/>
      </w:r>
      <w:r w:rsidR="000E5B57" w:rsidRPr="000E5B57">
        <w:tab/>
      </w:r>
      <w:r w:rsidRPr="000E5B57">
        <w:fldChar w:fldCharType="begin"/>
      </w:r>
      <w:r w:rsidR="001F4622">
        <w:instrText xml:space="preserve"> ADDIN ZOTERO_ITEM CSL_CITATION {"citationID":"6bZ3JNy0","properties":{"formattedCitation":"[17]","plainCitation":"[17]","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CC14C6" w:rsidRPr="000E5B57">
        <w:t>[17]</w:t>
      </w:r>
      <w:r w:rsidRPr="000E5B57">
        <w:fldChar w:fldCharType="end"/>
      </w:r>
      <w:r w:rsidRPr="000E5B57">
        <w:tab/>
      </w:r>
      <w:r w:rsidR="000927CD">
        <w:tab/>
      </w:r>
      <w:r w:rsidRPr="000E5B57">
        <w:t xml:space="preserve">Combines user activity, calendar and to-do items to estimate duration of to-do items, plan them in and generate reminders at off-peak times. </w:t>
      </w:r>
    </w:p>
    <w:p w14:paraId="0A7DFB5E" w14:textId="30E9757D" w:rsidR="003A340B" w:rsidRPr="003A340B" w:rsidRDefault="005E5B46" w:rsidP="004E4E09">
      <w:r>
        <w:t xml:space="preserve">While very promising implementations, </w:t>
      </w:r>
      <w:r w:rsidR="00E5044D">
        <w:t>most</w:t>
      </w:r>
      <w:r>
        <w:t xml:space="preserve"> apps </w:t>
      </w:r>
      <w:r w:rsidR="00E5044D">
        <w:t>predominantly rely on</w:t>
      </w:r>
      <w:r>
        <w:t xml:space="preserve"> design time logic.</w:t>
      </w:r>
      <w:r w:rsidR="00FE5B86">
        <w:t xml:space="preserve"> </w:t>
      </w:r>
      <w:r w:rsidR="00E5044D">
        <w:t>Exceptions to this usually create a predictive model and verify this with the user i</w:t>
      </w:r>
      <w:r w:rsidR="00125DF4">
        <w:t>n order to strengthen the model</w:t>
      </w:r>
      <w:r w:rsidR="00E5044D">
        <w:t xml:space="preserve"> </w:t>
      </w:r>
      <w:r w:rsidR="00E5044D">
        <w:fldChar w:fldCharType="begin"/>
      </w:r>
      <w:r w:rsidR="001F4622">
        <w:instrText xml:space="preserve"> ADDIN ZOTERO_ITEM CSL_CITATION {"citationID":"M3iIb9RJ","properties":{"formattedCitation":"[17], [18]","plainCitation":"[17], [18]","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rsidR="00E5044D">
        <w:fldChar w:fldCharType="separate"/>
      </w:r>
      <w:r w:rsidR="00CC14C6">
        <w:rPr>
          <w:noProof/>
        </w:rPr>
        <w:t>[17], [18]</w:t>
      </w:r>
      <w:r w:rsidR="00E5044D">
        <w:fldChar w:fldCharType="end"/>
      </w:r>
      <w:r w:rsidR="00125DF4">
        <w:t>.</w:t>
      </w:r>
    </w:p>
    <w:p w14:paraId="63B2DF02" w14:textId="04CCBC13" w:rsidR="003A340B" w:rsidRDefault="004E4E09" w:rsidP="003A340B">
      <w:pPr>
        <w:pStyle w:val="Kop3"/>
      </w:pPr>
      <w:bookmarkStart w:id="7" w:name="_Toc528065407"/>
      <w:r>
        <w:t>Prior research</w:t>
      </w:r>
      <w:bookmarkEnd w:id="7"/>
    </w:p>
    <w:p w14:paraId="7F868575" w14:textId="11EE69E5" w:rsidR="00830B66" w:rsidRDefault="00830B66" w:rsidP="00830B66">
      <w:r>
        <w:t>There have been various approaches as</w:t>
      </w:r>
      <w:r w:rsidR="00ED02EC">
        <w:t xml:space="preserve"> to</w:t>
      </w:r>
      <w:r>
        <w:t xml:space="preserve"> how and when to provide f</w:t>
      </w:r>
      <w:r w:rsidR="005C3764">
        <w:t xml:space="preserve">eedback to the user. Generally, </w:t>
      </w:r>
      <w:r w:rsidR="003415A6">
        <w:t xml:space="preserve">the preferred </w:t>
      </w:r>
      <w:r>
        <w:t xml:space="preserve">method of feedback </w:t>
      </w:r>
      <w:r w:rsidR="003415A6">
        <w:t>is</w:t>
      </w:r>
      <w:r w:rsidR="00125DF4">
        <w:t xml:space="preserve"> “smart reminders”</w:t>
      </w:r>
      <w:r>
        <w:t xml:space="preserve"> </w:t>
      </w:r>
      <w:r>
        <w:fldChar w:fldCharType="begin"/>
      </w:r>
      <w:r w:rsidR="001F4622">
        <w:instrText xml:space="preserve"> ADDIN ZOTERO_ITEM CSL_CITATION {"citationID":"lXM1TxNS","properties":{"formattedCitation":"[19]","plainCitation":"[19]","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CC14C6">
        <w:rPr>
          <w:noProof/>
        </w:rPr>
        <w:t>[19]</w:t>
      </w:r>
      <w:r>
        <w:fldChar w:fldCharType="end"/>
      </w:r>
      <w:r w:rsidR="00125DF4">
        <w:t>.</w:t>
      </w:r>
      <w:r w:rsidR="00F52E78">
        <w:t xml:space="preserve"> </w:t>
      </w:r>
      <w:r w:rsidR="006A3B5F">
        <w:t>Similar to the implementations, papers</w:t>
      </w:r>
      <w:r w:rsidR="005C3764">
        <w:t xml:space="preserve"> frequently</w:t>
      </w:r>
      <w:r w:rsidR="006A3B5F">
        <w:t xml:space="preserve"> focus on finding novel ways of combining information from smart devices into producing reminders, following norms provided at design time. Examples include combinations of location and time </w:t>
      </w:r>
      <w:r w:rsidR="006A3B5F">
        <w:fldChar w:fldCharType="begin"/>
      </w:r>
      <w:r w:rsidR="001F4622">
        <w:instrText xml:space="preserve"> ADDIN ZOTERO_ITEM CSL_CITATION {"citationID":"912kbfVP","properties":{"formattedCitation":"[20]\\uc0\\u8211{}[22]","plainCitation":"[20]–[22]","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006A3B5F">
        <w:fldChar w:fldCharType="separate"/>
      </w:r>
      <w:r w:rsidR="00CC14C6" w:rsidRPr="00CC14C6">
        <w:rPr>
          <w:rFonts w:ascii="Times New Roman" w:cs="Times New Roman"/>
          <w:color w:val="000000"/>
        </w:rPr>
        <w:t>[20]–[22]</w:t>
      </w:r>
      <w:r w:rsidR="006A3B5F">
        <w:fldChar w:fldCharType="end"/>
      </w:r>
      <w:r w:rsidR="00265195">
        <w:t xml:space="preserve">, </w:t>
      </w:r>
      <w:r w:rsidR="006A3B5F">
        <w:t xml:space="preserve">events based on smart devices </w:t>
      </w:r>
      <w:r w:rsidR="006A3B5F">
        <w:fldChar w:fldCharType="begin"/>
      </w:r>
      <w:r w:rsidR="001F4622">
        <w:instrText xml:space="preserve"> ADDIN ZOTERO_ITEM CSL_CITATION {"citationID":"bA97MDas","properties":{"formattedCitation":"[3], [23], [24]","plainCitation":"[3], [23], [24]","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006A3B5F">
        <w:fldChar w:fldCharType="separate"/>
      </w:r>
      <w:r w:rsidR="00CC14C6">
        <w:rPr>
          <w:noProof/>
        </w:rPr>
        <w:t>[3], [23], [24]</w:t>
      </w:r>
      <w:r w:rsidR="006A3B5F">
        <w:fldChar w:fldCharType="end"/>
      </w:r>
      <w:r w:rsidR="00265195">
        <w:t xml:space="preserve">, or a combination </w:t>
      </w:r>
      <w:r w:rsidR="00DA7AB1">
        <w:t xml:space="preserve">of numerous sources of information </w:t>
      </w:r>
      <w:r w:rsidR="00265195">
        <w:fldChar w:fldCharType="begin"/>
      </w:r>
      <w:r w:rsidR="001F4622">
        <w:instrText xml:space="preserve"> ADDIN ZOTERO_ITEM CSL_CITATION {"citationID":"F01pe93i","properties":{"formattedCitation":"[25]\\uc0\\u8211{}[27]","plainCitation":"[25]–[27]","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265195">
        <w:fldChar w:fldCharType="separate"/>
      </w:r>
      <w:r w:rsidR="00CC14C6" w:rsidRPr="00CC14C6">
        <w:rPr>
          <w:rFonts w:ascii="Times New Roman" w:cs="Times New Roman"/>
          <w:color w:val="000000"/>
        </w:rPr>
        <w:t>[25]–[27]</w:t>
      </w:r>
      <w:r w:rsidR="00265195">
        <w:fldChar w:fldCharType="end"/>
      </w:r>
      <w:r w:rsidR="00603ED4">
        <w:t>.</w:t>
      </w:r>
    </w:p>
    <w:p w14:paraId="69A06CB0" w14:textId="1C5AFC5A" w:rsidR="00DA7AB1" w:rsidRPr="00830B66" w:rsidRDefault="00681A5C" w:rsidP="00C53E73">
      <w:r>
        <w:t xml:space="preserve">The more innovative ideas add an extra logic layer on top of the data of the user’s ADL. </w:t>
      </w:r>
      <w:r w:rsidR="00C53E73">
        <w:t xml:space="preserve">Analyzing the user’s values is an intrinsic part of establishing a model. </w:t>
      </w:r>
      <w:r w:rsidR="00CC3C8B">
        <w:t xml:space="preserve">A simple but tedious approach is to ask for user feedback whenever values are needed. Instead, </w:t>
      </w:r>
      <w:r w:rsidR="00DA7AB1">
        <w:t xml:space="preserve">Zhou et al. </w:t>
      </w:r>
      <w:r w:rsidR="00DA7AB1">
        <w:fldChar w:fldCharType="begin"/>
      </w:r>
      <w:r w:rsidR="001F4622">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sidR="00DA7AB1">
        <w:fldChar w:fldCharType="separate"/>
      </w:r>
      <w:r w:rsidR="00CC14C6">
        <w:rPr>
          <w:noProof/>
        </w:rPr>
        <w:t>[28]</w:t>
      </w:r>
      <w:r w:rsidR="00DA7AB1">
        <w:fldChar w:fldCharType="end"/>
      </w:r>
      <w:r w:rsidR="00DA7AB1">
        <w:t xml:space="preserve"> use a fuzzy linguistic approach to determine value levels. </w:t>
      </w:r>
    </w:p>
    <w:p w14:paraId="3FB3FD6B" w14:textId="550E4F03" w:rsidR="00F03B7C" w:rsidRDefault="00CC3C8B" w:rsidP="00830B66">
      <w:r>
        <w:lastRenderedPageBreak/>
        <w:t xml:space="preserve">Rather than specifying norms </w:t>
      </w:r>
      <w:r w:rsidR="00681A5C">
        <w:t>at design time, they are constructed based on the ADL.</w:t>
      </w:r>
      <w:r w:rsidR="003C495F">
        <w:t xml:space="preserve"> Several approaches are proposed. Chaminda et al. </w:t>
      </w:r>
      <w:r w:rsidR="003C495F">
        <w:fldChar w:fldCharType="begin"/>
      </w:r>
      <w:r w:rsidR="001F4622">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sidR="003C495F">
        <w:fldChar w:fldCharType="separate"/>
      </w:r>
      <w:r w:rsidR="00CC14C6">
        <w:rPr>
          <w:noProof/>
        </w:rPr>
        <w:t>[29]</w:t>
      </w:r>
      <w:r w:rsidR="003C495F">
        <w:fldChar w:fldCharType="end"/>
      </w:r>
      <w:r w:rsidR="003C495F">
        <w:t xml:space="preserve"> suggest coupling complex activities that have a strong relationship among initiation and conclusion, such as closing the tap after opening it. </w:t>
      </w:r>
      <w:r w:rsidR="00F03B7C">
        <w:t xml:space="preserve">Other papers </w:t>
      </w:r>
      <w:r w:rsidR="00F03B7C">
        <w:fldChar w:fldCharType="begin"/>
      </w:r>
      <w:r w:rsidR="001F4622">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F03B7C">
        <w:fldChar w:fldCharType="separate"/>
      </w:r>
      <w:r w:rsidR="00CC14C6">
        <w:rPr>
          <w:noProof/>
        </w:rPr>
        <w:t>[2], [30]</w:t>
      </w:r>
      <w:r w:rsidR="00F03B7C">
        <w:fldChar w:fldCharType="end"/>
      </w:r>
      <w:r w:rsidR="00F03B7C">
        <w:t xml:space="preserve"> support this analysis of temporal relationships between activities, in order to generate a set of norms for the support agent.</w:t>
      </w:r>
      <w:r w:rsidR="00A14C59">
        <w:t xml:space="preserve"> </w:t>
      </w:r>
      <w:r w:rsidR="008206C5">
        <w:t xml:space="preserve">Other </w:t>
      </w:r>
      <w:r w:rsidR="00265195">
        <w:t xml:space="preserve">context-aware </w:t>
      </w:r>
      <w:r w:rsidR="008206C5">
        <w:t xml:space="preserve">approaches vary greatly. </w:t>
      </w:r>
      <w:r w:rsidR="00C53E73">
        <w:t xml:space="preserve">For example, </w:t>
      </w:r>
      <w:r w:rsidR="008206C5">
        <w:t xml:space="preserve">Vurgun et al. </w:t>
      </w:r>
      <w:r w:rsidR="008206C5">
        <w:fldChar w:fldCharType="begin"/>
      </w:r>
      <w:r w:rsidR="001F4622">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008206C5">
        <w:fldChar w:fldCharType="separate"/>
      </w:r>
      <w:r w:rsidR="00CC14C6">
        <w:rPr>
          <w:noProof/>
        </w:rPr>
        <w:t>[31]</w:t>
      </w:r>
      <w:r w:rsidR="008206C5">
        <w:fldChar w:fldCharType="end"/>
      </w:r>
      <w:r w:rsidR="008206C5">
        <w:t xml:space="preserve"> apply a dynamic Bayesian statistical approach. </w:t>
      </w:r>
      <w:r w:rsidR="004E2E1A">
        <w:t xml:space="preserve">Giorgini et al. </w:t>
      </w:r>
      <w:r w:rsidR="004E2E1A">
        <w:fldChar w:fldCharType="begin"/>
      </w:r>
      <w:r w:rsidR="001F4622">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4E2E1A">
        <w:fldChar w:fldCharType="separate"/>
      </w:r>
      <w:r w:rsidR="00CC14C6">
        <w:rPr>
          <w:noProof/>
        </w:rPr>
        <w:t>[32]</w:t>
      </w:r>
      <w:r w:rsidR="004E2E1A">
        <w:fldChar w:fldCharType="end"/>
      </w:r>
      <w:r w:rsidR="004E2E1A">
        <w:t xml:space="preserve"> use label propagation algorithms to break down goals and identify all prior actions necessary to achieve the goal.</w:t>
      </w:r>
    </w:p>
    <w:p w14:paraId="1C6ACC83" w14:textId="18BA5423" w:rsidR="008A219F" w:rsidRDefault="00CC3C8B" w:rsidP="008B1C51">
      <w:r>
        <w:t xml:space="preserve">Another approach for this makes use of Behavior Change Support Systems (BCSS) </w:t>
      </w:r>
      <w:r>
        <w:fldChar w:fldCharType="begin"/>
      </w:r>
      <w:r w:rsidR="001F4622">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sidR="00CC14C6">
        <w:rPr>
          <w:noProof/>
        </w:rPr>
        <w:t>[33]</w:t>
      </w:r>
      <w:r>
        <w:fldChar w:fldCharType="end"/>
      </w:r>
      <w:r>
        <w:t xml:space="preserve"> by applying principles of Human Computer Interaction (HCI) </w:t>
      </w:r>
      <w:r>
        <w:fldChar w:fldCharType="begin"/>
      </w:r>
      <w:r w:rsidR="001F4622">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sidR="00CC14C6">
        <w:rPr>
          <w:noProof/>
        </w:rPr>
        <w:t>[34]</w:t>
      </w:r>
      <w:r>
        <w:fldChar w:fldCharType="end"/>
      </w:r>
      <w:r>
        <w:t xml:space="preserve">. This practice is used increasingly in health focused applications to make sense of the abundance of data. Examples of applications </w:t>
      </w:r>
      <w:r>
        <w:fldChar w:fldCharType="begin"/>
      </w:r>
      <w:r w:rsidR="001F4622">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sidR="00F977D5">
        <w:rPr>
          <w:noProof/>
        </w:rPr>
        <w:t>[35], [36]</w:t>
      </w:r>
      <w:r>
        <w:fldChar w:fldCharType="end"/>
      </w:r>
      <w:r>
        <w:t xml:space="preserve"> share large similarities with the</w:t>
      </w:r>
      <w:r w:rsidR="00CC14C6">
        <w:t xml:space="preserve"> analysis of the</w:t>
      </w:r>
      <w:r>
        <w:t xml:space="preserve"> </w:t>
      </w:r>
      <w:r w:rsidR="00CC14C6">
        <w:t>user’s norms and values.</w:t>
      </w:r>
    </w:p>
    <w:p w14:paraId="7C68CE6E" w14:textId="77777777" w:rsidR="000927CD" w:rsidRDefault="000927CD" w:rsidP="000927CD">
      <w:pPr>
        <w:pStyle w:val="Kop2"/>
      </w:pPr>
      <w:bookmarkStart w:id="8" w:name="_Toc528065408"/>
      <w:r>
        <w:t>Research description</w:t>
      </w:r>
      <w:bookmarkEnd w:id="8"/>
    </w:p>
    <w:p w14:paraId="575E57F9" w14:textId="5251CC53" w:rsidR="00026CC7" w:rsidRDefault="005C1E7E" w:rsidP="008B1C51">
      <w:r>
        <w:t xml:space="preserve">As previously mentioned, there are several steps in finding an appropriate time for supportive feedback. </w:t>
      </w:r>
      <w:r w:rsidR="002D3CB4">
        <w:t>However, time is limited and several aspects have already been researched plenty. As such, let us limit the focus of the thesis research.</w:t>
      </w:r>
    </w:p>
    <w:p w14:paraId="27186685" w14:textId="4FB33F7E" w:rsidR="002D3CB4" w:rsidRDefault="002D3CB4" w:rsidP="008B1C51">
      <w:r>
        <w:t xml:space="preserve">The first two steps, goal definition and ADL analysis are all linked to activity recognition and </w:t>
      </w:r>
      <w:r w:rsidR="003C3682">
        <w:t>analysis to provide smart reminders</w:t>
      </w:r>
      <w:r>
        <w:t xml:space="preserve">. </w:t>
      </w:r>
      <w:r w:rsidR="00321A3D">
        <w:t xml:space="preserve">As discussed in the previous paragraph, several models covering exactly this already exist. Each having their own properties, advantages and disadvantages. </w:t>
      </w:r>
    </w:p>
    <w:p w14:paraId="5AA88E54" w14:textId="7EB9BF7B" w:rsidR="00321A3D" w:rsidRDefault="00321A3D" w:rsidP="008B1C51">
      <w:r>
        <w:t>The effectiveness and invasiveness are both quite difficult to quantify. However</w:t>
      </w:r>
      <w:r w:rsidR="00E34467">
        <w:t>,</w:t>
      </w:r>
      <w:r>
        <w:t xml:space="preserve"> they can be combined int</w:t>
      </w:r>
      <w:r w:rsidR="00E34467">
        <w:t>o</w:t>
      </w:r>
      <w:r>
        <w:t xml:space="preserve"> user values. These, in return, </w:t>
      </w:r>
      <w:r w:rsidR="00E34467">
        <w:t xml:space="preserve">are more quantifiable. </w:t>
      </w:r>
      <w:r w:rsidR="00C35318">
        <w:t>To illustrate this, let us revisit the example of the elderly man, Peter. The goal, taking his medicine in time, drastically promotes his value of health.</w:t>
      </w:r>
      <w:r w:rsidR="005D1213">
        <w:t xml:space="preserve"> The moment the supportive feedback is provided, however, may demote that value or another. For example, if it causes him to wake up from his sleep, it will demote his value of health</w:t>
      </w:r>
      <w:r w:rsidR="002E2494">
        <w:t xml:space="preserve">, or if it interrupts him during a phone call it may demote his value of social contact. </w:t>
      </w:r>
    </w:p>
    <w:p w14:paraId="6526F3E5" w14:textId="634644A6" w:rsidR="003E18D0" w:rsidRDefault="007B763E" w:rsidP="008B1C51">
      <w:r>
        <w:t xml:space="preserve">Combining the previous matters and these realizations, the focus of this thesis will be </w:t>
      </w:r>
      <w:r w:rsidR="003E18D0">
        <w:t>combining the concepts of a SAEP and expanding on the existing research as discussed before. The overall research question is:</w:t>
      </w:r>
    </w:p>
    <w:p w14:paraId="66C9FDD2" w14:textId="2FA8FC28" w:rsidR="008B1C51" w:rsidRDefault="003C3682" w:rsidP="00DD542C">
      <w:pPr>
        <w:pStyle w:val="Citaat"/>
      </w:pPr>
      <w:r>
        <w:t>How can existing smart reminder systems be extended to incorporate user values to provide appropriately timed supportive feedback and thereby increase the user values.</w:t>
      </w:r>
    </w:p>
    <w:p w14:paraId="69C95DEC" w14:textId="77777777" w:rsidR="00DE715C" w:rsidRDefault="00CC3C8B" w:rsidP="000276AC">
      <w:r>
        <w:t xml:space="preserve">The expected outcome of this question is </w:t>
      </w:r>
      <w:r w:rsidR="003C3682">
        <w:t xml:space="preserve">a model </w:t>
      </w:r>
      <w:r w:rsidR="00913B6A">
        <w:t xml:space="preserve">which provides </w:t>
      </w:r>
      <w:r w:rsidR="00854688">
        <w:t>timed feedback based on the user’s ADL and value input.</w:t>
      </w:r>
    </w:p>
    <w:p w14:paraId="15907AFA" w14:textId="77777777" w:rsidR="00DE715C" w:rsidRDefault="00DE715C" w:rsidP="000276AC">
      <w:r>
        <w:t>Subsequently this leads to a number of sub-questions that need to be answered before this:</w:t>
      </w:r>
    </w:p>
    <w:p w14:paraId="4D8D7DE3" w14:textId="67518DF4" w:rsidR="00DE715C" w:rsidRDefault="00DE715C" w:rsidP="00DE715C">
      <w:pPr>
        <w:pStyle w:val="Citaat"/>
        <w:rPr>
          <w:lang w:bidi="ar-SA"/>
        </w:rPr>
      </w:pPr>
      <w:r>
        <w:rPr>
          <w:lang w:bidi="ar-SA"/>
        </w:rPr>
        <w:lastRenderedPageBreak/>
        <w:t>R1</w:t>
      </w:r>
      <w:r w:rsidRPr="003E18D0">
        <w:rPr>
          <w:lang w:bidi="ar-SA"/>
        </w:rPr>
        <w:t xml:space="preserve">: </w:t>
      </w:r>
      <w:r>
        <w:rPr>
          <w:lang w:bidi="ar-SA"/>
        </w:rPr>
        <w:t>What are the requirements for the smart reminder system model?</w:t>
      </w:r>
    </w:p>
    <w:p w14:paraId="76BFD84F" w14:textId="77777777" w:rsidR="00DE715C" w:rsidRDefault="00DE715C" w:rsidP="00DE715C">
      <w:pPr>
        <w:pStyle w:val="Citaat"/>
        <w:rPr>
          <w:lang w:bidi="ar-SA"/>
        </w:rPr>
      </w:pPr>
      <w:r>
        <w:rPr>
          <w:lang w:bidi="ar-SA"/>
        </w:rPr>
        <w:t>R2: Which existing models and systems exist for smart reminder systems and how do they compare.</w:t>
      </w:r>
    </w:p>
    <w:p w14:paraId="659E399E" w14:textId="382F795D" w:rsidR="00DE715C" w:rsidRDefault="00DE715C" w:rsidP="00DE715C">
      <w:pPr>
        <w:rPr>
          <w:lang w:bidi="ar-SA"/>
        </w:rPr>
      </w:pPr>
      <w:r>
        <w:rPr>
          <w:lang w:bidi="ar-SA"/>
        </w:rPr>
        <w:t>These two questions should provide a good overview on the abilities of the existing systems and the amount of work required to extend them to incorporate user values.</w:t>
      </w:r>
      <w:r w:rsidR="00D55D1D">
        <w:rPr>
          <w:lang w:bidi="ar-SA"/>
        </w:rPr>
        <w:t xml:space="preserve"> Of course, for this we need to be able to actually find out about the user values.</w:t>
      </w:r>
    </w:p>
    <w:p w14:paraId="5DD8173A" w14:textId="53ABA8AF" w:rsidR="00D55D1D" w:rsidRDefault="00DE715C" w:rsidP="00D55D1D">
      <w:pPr>
        <w:pStyle w:val="Citaat"/>
        <w:rPr>
          <w:lang w:bidi="ar-SA"/>
        </w:rPr>
      </w:pPr>
      <w:r>
        <w:rPr>
          <w:lang w:bidi="ar-SA"/>
        </w:rPr>
        <w:t>R3</w:t>
      </w:r>
      <w:r w:rsidR="00DA4AC1">
        <w:rPr>
          <w:lang w:bidi="ar-SA"/>
        </w:rPr>
        <w:t>: What are possible ways of analyzing and quantifying the values of the user</w:t>
      </w:r>
      <w:r w:rsidR="00713D5E">
        <w:rPr>
          <w:lang w:bidi="ar-SA"/>
        </w:rPr>
        <w:t>?</w:t>
      </w:r>
    </w:p>
    <w:p w14:paraId="51B304AA" w14:textId="379B2440" w:rsidR="00713D5E" w:rsidRPr="00713D5E" w:rsidRDefault="00713D5E" w:rsidP="00713D5E">
      <w:pPr>
        <w:pStyle w:val="Citaat"/>
        <w:rPr>
          <w:lang w:bidi="ar-SA"/>
        </w:rPr>
      </w:pPr>
      <w:r>
        <w:rPr>
          <w:lang w:bidi="ar-SA"/>
        </w:rPr>
        <w:t>R4: How can the model be extended to incorporate user values?</w:t>
      </w:r>
    </w:p>
    <w:p w14:paraId="1C0C6FA4" w14:textId="77777777" w:rsidR="000D7EBE" w:rsidRDefault="00DA4AC1" w:rsidP="00C9493B">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w:t>
      </w:r>
      <w:r w:rsidR="00D55D1D">
        <w:t xml:space="preserve"> and should be tested.</w:t>
      </w:r>
      <w:r w:rsidR="000D7EBE">
        <w:t xml:space="preserve"> This brings us to the final sub-question:</w:t>
      </w:r>
    </w:p>
    <w:p w14:paraId="2438DEEE" w14:textId="77777777" w:rsidR="000979A5" w:rsidRDefault="000D7EBE" w:rsidP="000D7EBE">
      <w:pPr>
        <w:pStyle w:val="Citaat"/>
        <w:rPr>
          <w:shd w:val="clear" w:color="auto" w:fill="FFFFFF"/>
        </w:rPr>
      </w:pPr>
      <w:r>
        <w:rPr>
          <w:shd w:val="clear" w:color="auto" w:fill="FFFFFF"/>
        </w:rPr>
        <w:t>R5: Does the use of the extended model improve support for user values?</w:t>
      </w:r>
    </w:p>
    <w:p w14:paraId="16086B3E" w14:textId="552F3A9D" w:rsidR="00A20348" w:rsidRDefault="000979A5" w:rsidP="000979A5">
      <w:pPr>
        <w:rPr>
          <w:lang w:bidi="ar-SA"/>
        </w:rPr>
      </w:pPr>
      <w:r>
        <w:t>This will require prior planning of possible testing methods and clearly defined testing scenarios.</w:t>
      </w:r>
      <w:r w:rsidR="00A20348">
        <w:br w:type="page"/>
      </w:r>
    </w:p>
    <w:p w14:paraId="6D319A3D" w14:textId="3A1852BC" w:rsidR="00B046D1" w:rsidRDefault="00B046D1" w:rsidP="00B046D1">
      <w:pPr>
        <w:pStyle w:val="Kop1"/>
        <w:ind w:left="720"/>
        <w:jc w:val="right"/>
      </w:pPr>
      <w:bookmarkStart w:id="9" w:name="_Toc528065409"/>
      <w:r>
        <w:lastRenderedPageBreak/>
        <w:br/>
      </w:r>
      <w:r w:rsidR="009C694A">
        <w:t>Research</w:t>
      </w:r>
      <w:bookmarkEnd w:id="9"/>
    </w:p>
    <w:p w14:paraId="4C97CF2B" w14:textId="2F911C41" w:rsidR="009C694A" w:rsidRPr="009C694A" w:rsidRDefault="009C694A" w:rsidP="00F5513D">
      <w:pPr>
        <w:pStyle w:val="Kop2"/>
      </w:pPr>
      <w:bookmarkStart w:id="10" w:name="_Toc528065410"/>
      <w:r>
        <w:t>Existing implementations</w:t>
      </w:r>
      <w:bookmarkEnd w:id="10"/>
    </w:p>
    <w:p w14:paraId="7AD01B99" w14:textId="59B5E872" w:rsidR="009C694A" w:rsidRPr="00496C01" w:rsidRDefault="009C694A" w:rsidP="009C694A">
      <w:pPr>
        <w:spacing w:after="0"/>
        <w:rPr>
          <w:b/>
        </w:rPr>
      </w:pPr>
      <w:r w:rsidRPr="00496C01">
        <w:rPr>
          <w:b/>
        </w:rPr>
        <w:t xml:space="preserve">Gate reminder </w:t>
      </w:r>
      <w:r>
        <w:rPr>
          <w:b/>
        </w:rPr>
        <w:fldChar w:fldCharType="begin"/>
      </w:r>
      <w:r w:rsidR="001F4622">
        <w:rPr>
          <w:b/>
        </w:rPr>
        <w:instrText xml:space="preserve"> ADDIN ZOTERO_ITEM CSL_CITATION {"citationID":"7BAkPG3z","properties":{"formattedCitation":"[23]","plainCitation":"[23]","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b/>
        </w:rPr>
        <w:fldChar w:fldCharType="separate"/>
      </w:r>
      <w:r w:rsidR="001F4622">
        <w:rPr>
          <w:b/>
          <w:noProof/>
        </w:rPr>
        <w:t>[23]</w:t>
      </w:r>
      <w:r>
        <w:rPr>
          <w:b/>
        </w:rPr>
        <w:fldChar w:fldCharType="end"/>
      </w:r>
      <w:r w:rsidRPr="00496C01">
        <w:rPr>
          <w:b/>
        </w:rPr>
        <w:t>:</w:t>
      </w:r>
    </w:p>
    <w:p w14:paraId="1CBFBD9C" w14:textId="77777777" w:rsidR="009C694A" w:rsidRDefault="009C694A" w:rsidP="009C694A">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7AC3783A" w14:textId="69B4E19D" w:rsidR="009C694A" w:rsidRPr="00496C01" w:rsidRDefault="009C694A" w:rsidP="009C694A">
      <w:pPr>
        <w:spacing w:after="0"/>
        <w:rPr>
          <w:i/>
        </w:rPr>
      </w:pPr>
      <w:r w:rsidRPr="00496C01">
        <w:rPr>
          <w:i/>
        </w:rPr>
        <w:tab/>
      </w:r>
      <w:r>
        <w:rPr>
          <w:i/>
        </w:rPr>
        <w:t>Special properties</w:t>
      </w:r>
      <w:r w:rsidRPr="00496C01">
        <w:rPr>
          <w:i/>
        </w:rPr>
        <w:t>:</w:t>
      </w:r>
    </w:p>
    <w:p w14:paraId="37E8398A" w14:textId="77777777" w:rsidR="009C694A" w:rsidRDefault="009C694A" w:rsidP="009C694A">
      <w:pPr>
        <w:pStyle w:val="Lijstalinea"/>
        <w:numPr>
          <w:ilvl w:val="0"/>
          <w:numId w:val="31"/>
        </w:numPr>
        <w:spacing w:after="0" w:line="240" w:lineRule="auto"/>
        <w:jc w:val="left"/>
      </w:pPr>
      <w:r>
        <w:t>Physical prototype</w:t>
      </w:r>
    </w:p>
    <w:p w14:paraId="62F44643" w14:textId="77777777" w:rsidR="009C694A" w:rsidRDefault="009C694A" w:rsidP="009C694A">
      <w:pPr>
        <w:pStyle w:val="Lijstalinea"/>
        <w:numPr>
          <w:ilvl w:val="0"/>
          <w:numId w:val="31"/>
        </w:numPr>
        <w:spacing w:after="0" w:line="240" w:lineRule="auto"/>
        <w:jc w:val="left"/>
      </w:pPr>
      <w:r>
        <w:t>Transparent interaction</w:t>
      </w:r>
    </w:p>
    <w:p w14:paraId="50385E18" w14:textId="77777777" w:rsidR="009C694A" w:rsidRDefault="009C694A" w:rsidP="009C694A">
      <w:pPr>
        <w:pStyle w:val="Lijstalinea"/>
        <w:numPr>
          <w:ilvl w:val="0"/>
          <w:numId w:val="31"/>
        </w:numPr>
        <w:spacing w:after="0" w:line="240" w:lineRule="auto"/>
        <w:jc w:val="left"/>
      </w:pPr>
      <w:r>
        <w:t>Object detection</w:t>
      </w:r>
    </w:p>
    <w:p w14:paraId="1D7E8BD3" w14:textId="77777777" w:rsidR="009C694A" w:rsidRDefault="009C694A" w:rsidP="009C694A"/>
    <w:p w14:paraId="1AC6CD9C" w14:textId="5902EA32" w:rsidR="009C694A" w:rsidRDefault="009C694A" w:rsidP="009C694A">
      <w:pPr>
        <w:pStyle w:val="Kopje"/>
      </w:pPr>
      <w:r>
        <w:t xml:space="preserve">Decision maker </w:t>
      </w:r>
      <w:r>
        <w:fldChar w:fldCharType="begin"/>
      </w:r>
      <w:r w:rsidR="001F4622">
        <w:instrText xml:space="preserve"> ADDIN ZOTERO_ITEM CSL_CITATION {"citationID":"Bknkja1E","properties":{"formattedCitation":"[37]","plainCitation":"[37]","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1F4622">
        <w:rPr>
          <w:noProof/>
        </w:rPr>
        <w:t>[37]</w:t>
      </w:r>
      <w:r>
        <w:fldChar w:fldCharType="end"/>
      </w:r>
      <w:r>
        <w:t>:</w:t>
      </w:r>
    </w:p>
    <w:p w14:paraId="57CA96BD" w14:textId="77777777" w:rsidR="009C694A" w:rsidRPr="00B57858" w:rsidRDefault="009C694A" w:rsidP="009C694A">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7EA15FB6" w14:textId="5F4645DB" w:rsidR="009C694A" w:rsidRPr="00496C01" w:rsidRDefault="009C694A" w:rsidP="009C694A">
      <w:pPr>
        <w:pStyle w:val="Subkopje"/>
        <w:ind w:firstLine="700"/>
      </w:pPr>
      <w:r>
        <w:t>Special properties</w:t>
      </w:r>
      <w:r w:rsidRPr="00496C01">
        <w:t>:</w:t>
      </w:r>
    </w:p>
    <w:p w14:paraId="0FE1C74D" w14:textId="77777777" w:rsidR="009C694A" w:rsidRDefault="009C694A" w:rsidP="009C694A">
      <w:pPr>
        <w:pStyle w:val="Lijstalinea"/>
        <w:numPr>
          <w:ilvl w:val="0"/>
          <w:numId w:val="31"/>
        </w:numPr>
        <w:spacing w:after="0" w:line="240" w:lineRule="auto"/>
        <w:jc w:val="left"/>
      </w:pPr>
      <w:r w:rsidRPr="00706E79">
        <w:t>Machine learning</w:t>
      </w:r>
    </w:p>
    <w:p w14:paraId="63A783F3" w14:textId="77777777" w:rsidR="009C694A" w:rsidRDefault="009C694A" w:rsidP="009C694A">
      <w:pPr>
        <w:pStyle w:val="Lijstalinea"/>
        <w:numPr>
          <w:ilvl w:val="0"/>
          <w:numId w:val="31"/>
        </w:numPr>
        <w:spacing w:after="0" w:line="240" w:lineRule="auto"/>
        <w:jc w:val="left"/>
      </w:pPr>
      <w:r>
        <w:t>Habit analysis</w:t>
      </w:r>
    </w:p>
    <w:p w14:paraId="2C7DFD36" w14:textId="77777777" w:rsidR="009C694A" w:rsidRDefault="009C694A" w:rsidP="009C694A"/>
    <w:p w14:paraId="7867C4B9" w14:textId="22B1B2C3" w:rsidR="009C694A" w:rsidRDefault="009C694A" w:rsidP="009C694A">
      <w:pPr>
        <w:pStyle w:val="Kopje"/>
      </w:pPr>
      <w:r>
        <w:t xml:space="preserve">Smart reminder system </w:t>
      </w:r>
      <w:r>
        <w:fldChar w:fldCharType="begin"/>
      </w:r>
      <w:r w:rsidR="001F4622">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sidR="001F4622">
        <w:rPr>
          <w:noProof/>
        </w:rPr>
        <w:t>[29]</w:t>
      </w:r>
      <w:r>
        <w:fldChar w:fldCharType="end"/>
      </w:r>
      <w:r>
        <w:t>:</w:t>
      </w:r>
    </w:p>
    <w:p w14:paraId="3FF2F1AE" w14:textId="77777777" w:rsidR="009C694A" w:rsidRDefault="009C694A" w:rsidP="009C694A">
      <w:r>
        <w:t xml:space="preserve">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w:t>
      </w:r>
      <w:r>
        <w:lastRenderedPageBreak/>
        <w:t>are strongly related. Alongside, predictions are made regarding pending and forgotten activities. As such reminders can be produced when likely to be forgotten activities should occur.</w:t>
      </w:r>
    </w:p>
    <w:p w14:paraId="20DC0D16" w14:textId="660DBF3F" w:rsidR="009C694A" w:rsidRPr="00A02ADB" w:rsidRDefault="009C694A" w:rsidP="009C694A">
      <w:pPr>
        <w:pStyle w:val="Subkopje"/>
        <w:ind w:firstLine="700"/>
      </w:pPr>
      <w:r>
        <w:t>Special properties</w:t>
      </w:r>
      <w:r w:rsidRPr="00496C01">
        <w:t>:</w:t>
      </w:r>
    </w:p>
    <w:p w14:paraId="34EEC236" w14:textId="77777777" w:rsidR="009C694A" w:rsidRPr="00CC6F79" w:rsidRDefault="009C694A" w:rsidP="009C694A">
      <w:pPr>
        <w:pStyle w:val="Lijstalinea"/>
        <w:numPr>
          <w:ilvl w:val="0"/>
          <w:numId w:val="31"/>
        </w:numPr>
        <w:spacing w:after="0" w:line="240" w:lineRule="auto"/>
        <w:jc w:val="left"/>
      </w:pPr>
      <w:r>
        <w:t>Specific setup</w:t>
      </w:r>
    </w:p>
    <w:p w14:paraId="469D5474" w14:textId="77777777" w:rsidR="009C694A" w:rsidRDefault="009C694A" w:rsidP="009C694A"/>
    <w:p w14:paraId="1CBDC0E2" w14:textId="36C5DB46" w:rsidR="009C694A" w:rsidRDefault="009C694A" w:rsidP="009C694A">
      <w:pPr>
        <w:pStyle w:val="Kopje"/>
      </w:pPr>
      <w:r>
        <w:t xml:space="preserve">Olisto/IFTTT/CybreMinder/CAMP </w:t>
      </w:r>
      <w:r w:rsidRPr="00773118">
        <w:fldChar w:fldCharType="begin"/>
      </w:r>
      <w:r w:rsidR="001F4622">
        <w:instrText xml:space="preserve"> ADDIN ZOTERO_ITEM CSL_CITATION {"citationID":"lkmjgdME","properties":{"formattedCitation":"[12], [13], [31], [38]","plainCitation":"[12], [13], [31], [38]","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773118">
        <w:fldChar w:fldCharType="separate"/>
      </w:r>
      <w:r w:rsidR="001F4622">
        <w:rPr>
          <w:rFonts w:ascii="Calibri" w:cs="Calibri"/>
        </w:rPr>
        <w:t>[12], [13], [31], [38]</w:t>
      </w:r>
      <w:r w:rsidRPr="00773118">
        <w:fldChar w:fldCharType="end"/>
      </w:r>
      <w:r w:rsidRPr="00773118">
        <w:t>:</w:t>
      </w:r>
    </w:p>
    <w:p w14:paraId="369D504E" w14:textId="77777777" w:rsidR="009C694A" w:rsidRDefault="009C694A" w:rsidP="009C694A">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4B52D5EF" w14:textId="437556DC" w:rsidR="009C694A" w:rsidRPr="00496C01" w:rsidRDefault="009C694A" w:rsidP="009C694A">
      <w:pPr>
        <w:pStyle w:val="Subkopje"/>
        <w:ind w:firstLine="700"/>
      </w:pPr>
      <w:r>
        <w:t>Special properties</w:t>
      </w:r>
      <w:r w:rsidRPr="00496C01">
        <w:t>:</w:t>
      </w:r>
    </w:p>
    <w:p w14:paraId="43E6200B" w14:textId="77777777" w:rsidR="009C694A" w:rsidRPr="00BC164A" w:rsidRDefault="009C694A" w:rsidP="009C694A">
      <w:pPr>
        <w:pStyle w:val="Lijstalinea"/>
        <w:numPr>
          <w:ilvl w:val="0"/>
          <w:numId w:val="31"/>
        </w:numPr>
        <w:spacing w:after="0" w:line="240" w:lineRule="auto"/>
        <w:jc w:val="left"/>
      </w:pPr>
      <w:r>
        <w:t>Existing (possibly discontinued) apps</w:t>
      </w:r>
    </w:p>
    <w:p w14:paraId="6E682740" w14:textId="77777777" w:rsidR="009C694A" w:rsidRDefault="009C694A" w:rsidP="009C694A">
      <w:pPr>
        <w:rPr>
          <w:b/>
        </w:rPr>
      </w:pPr>
    </w:p>
    <w:p w14:paraId="2CB6B99D" w14:textId="153B9908" w:rsidR="009C694A" w:rsidRDefault="009C694A" w:rsidP="009C694A">
      <w:pPr>
        <w:pStyle w:val="Kopje"/>
      </w:pPr>
      <w:r>
        <w:t xml:space="preserve">CogKnow </w:t>
      </w:r>
      <w:r>
        <w:fldChar w:fldCharType="begin"/>
      </w:r>
      <w:r w:rsidR="001F4622">
        <w:instrText xml:space="preserve"> ADDIN ZOTERO_ITEM CSL_CITATION {"citationID":"tvT2FsUa","properties":{"formattedCitation":"[25]","plainCitation":"[25]","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sidR="001F4622">
        <w:rPr>
          <w:noProof/>
        </w:rPr>
        <w:t>[25]</w:t>
      </w:r>
      <w:r>
        <w:fldChar w:fldCharType="end"/>
      </w:r>
      <w:r>
        <w:t>:</w:t>
      </w:r>
    </w:p>
    <w:p w14:paraId="78FB7D25" w14:textId="77777777" w:rsidR="009C694A" w:rsidRDefault="009C694A" w:rsidP="009C694A">
      <w:r>
        <w:t>This concept actually touches upon user values, 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1C5F19D5" w14:textId="2A69C1BF" w:rsidR="009C694A" w:rsidRDefault="009C694A" w:rsidP="009C694A">
      <w:pPr>
        <w:pStyle w:val="Kopje"/>
      </w:pPr>
      <w:r>
        <w:t xml:space="preserve">Fuzzy linguistics </w:t>
      </w:r>
      <w:r>
        <w:fldChar w:fldCharType="begin"/>
      </w:r>
      <w:r w:rsidR="001F4622">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sidR="001F4622">
        <w:rPr>
          <w:noProof/>
        </w:rPr>
        <w:t>[28]</w:t>
      </w:r>
      <w:r>
        <w:fldChar w:fldCharType="end"/>
      </w:r>
      <w:r>
        <w:t>:</w:t>
      </w:r>
    </w:p>
    <w:p w14:paraId="076EC611" w14:textId="77777777" w:rsidR="009C694A" w:rsidRDefault="009C694A" w:rsidP="009C694A">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0AC3F642" w14:textId="20EAD4EC" w:rsidR="009C694A" w:rsidRDefault="009C694A" w:rsidP="009C694A">
      <w:pPr>
        <w:pStyle w:val="Kopje"/>
      </w:pPr>
      <w:r>
        <w:t xml:space="preserve">Goal models </w:t>
      </w:r>
      <w:r>
        <w:fldChar w:fldCharType="begin"/>
      </w:r>
      <w:r w:rsidR="001F4622">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1F4622">
        <w:rPr>
          <w:noProof/>
        </w:rPr>
        <w:t>[32]</w:t>
      </w:r>
      <w:r>
        <w:fldChar w:fldCharType="end"/>
      </w:r>
      <w:r>
        <w:t>:</w:t>
      </w:r>
    </w:p>
    <w:p w14:paraId="1ACAF827" w14:textId="77777777" w:rsidR="009C694A" w:rsidRDefault="009C694A" w:rsidP="009C694A">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1DD8CD05" w14:textId="77777777" w:rsidR="009C694A" w:rsidRPr="00496C01" w:rsidRDefault="009C694A" w:rsidP="009C694A">
      <w:pPr>
        <w:pStyle w:val="Subkopje"/>
        <w:ind w:firstLine="700"/>
      </w:pPr>
      <w:bookmarkStart w:id="11" w:name="OLE_LINK1"/>
      <w:bookmarkStart w:id="12" w:name="OLE_LINK2"/>
      <w:r>
        <w:t>Special properties</w:t>
      </w:r>
      <w:r w:rsidRPr="00496C01">
        <w:t>:</w:t>
      </w:r>
    </w:p>
    <w:p w14:paraId="213DEE3E" w14:textId="77777777" w:rsidR="009C694A" w:rsidRDefault="009C694A" w:rsidP="009C694A">
      <w:pPr>
        <w:pStyle w:val="Lijstalinea"/>
        <w:numPr>
          <w:ilvl w:val="0"/>
          <w:numId w:val="31"/>
        </w:numPr>
        <w:spacing w:after="0" w:line="240" w:lineRule="auto"/>
        <w:jc w:val="left"/>
      </w:pPr>
      <w:r>
        <w:t>Linking activities to goals</w:t>
      </w:r>
    </w:p>
    <w:p w14:paraId="5FE9878E" w14:textId="77777777" w:rsidR="009C694A" w:rsidRDefault="009C694A" w:rsidP="009C694A">
      <w:pPr>
        <w:pStyle w:val="Lijstalinea"/>
        <w:numPr>
          <w:ilvl w:val="0"/>
          <w:numId w:val="31"/>
        </w:numPr>
        <w:spacing w:after="0" w:line="240" w:lineRule="auto"/>
        <w:jc w:val="left"/>
      </w:pPr>
      <w:r>
        <w:t>Not related to reminders</w:t>
      </w:r>
    </w:p>
    <w:bookmarkEnd w:id="11"/>
    <w:bookmarkEnd w:id="12"/>
    <w:p w14:paraId="1D0233EC" w14:textId="77777777" w:rsidR="009C694A" w:rsidRDefault="009C694A" w:rsidP="009C694A"/>
    <w:p w14:paraId="5B40418A" w14:textId="77777777" w:rsidR="009C694A" w:rsidRDefault="009C694A" w:rsidP="009C694A"/>
    <w:p w14:paraId="788E9655" w14:textId="4B4C03FA" w:rsidR="009C694A" w:rsidRDefault="009C694A" w:rsidP="009C694A">
      <w:pPr>
        <w:pStyle w:val="Kopje"/>
      </w:pPr>
      <w:r>
        <w:lastRenderedPageBreak/>
        <w:t xml:space="preserve">PAIR </w:t>
      </w:r>
      <w:r>
        <w:fldChar w:fldCharType="begin"/>
      </w:r>
      <w:r w:rsidR="001F4622">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sidR="001F4622">
        <w:rPr>
          <w:noProof/>
        </w:rPr>
        <w:t>[2]</w:t>
      </w:r>
      <w:r>
        <w:fldChar w:fldCharType="end"/>
      </w:r>
      <w:r>
        <w:t>:</w:t>
      </w:r>
    </w:p>
    <w:p w14:paraId="1D939615" w14:textId="4B1F2E7D" w:rsidR="009C694A" w:rsidRPr="009C694A" w:rsidRDefault="009C694A" w:rsidP="009C694A">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1F16F75" w14:textId="35D48680" w:rsidR="009C694A" w:rsidRDefault="009C694A" w:rsidP="009C694A">
      <w:pPr>
        <w:pStyle w:val="Kopje"/>
      </w:pPr>
      <w:r>
        <w:t xml:space="preserve">AHCS/TAFETA </w:t>
      </w:r>
      <w:r>
        <w:fldChar w:fldCharType="begin"/>
      </w:r>
      <w:r w:rsidR="001F4622">
        <w:instrText xml:space="preserve"> ADDIN ZOTERO_ITEM CSL_CITATION {"citationID":"ulrZqEVj","properties":{"formattedCitation":"[4], [27]","plainCitation":"[4], [27]","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1F4622">
        <w:rPr>
          <w:noProof/>
        </w:rPr>
        <w:t>[4], [27]</w:t>
      </w:r>
      <w:r>
        <w:fldChar w:fldCharType="end"/>
      </w:r>
      <w:r>
        <w:t>:</w:t>
      </w:r>
    </w:p>
    <w:p w14:paraId="664DAE73" w14:textId="169EC8C9" w:rsidR="009C694A" w:rsidRDefault="009C694A" w:rsidP="009C694A">
      <w:r>
        <w:t xml:space="preserve">These concepts attempt to design a context-aware application which analyses data from various sensors within the user’s house. AHCS makes use of the CASanDRA framework </w:t>
      </w:r>
      <w:r>
        <w:fldChar w:fldCharType="begin"/>
      </w:r>
      <w:r w:rsidR="001F4622">
        <w:instrText xml:space="preserve"> ADDIN ZOTERO_ITEM CSL_CITATION {"citationID":"iMA3w4cZ","properties":{"formattedCitation":"[39]","plainCitation":"[39]","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1F4622">
        <w:rPr>
          <w:noProof/>
        </w:rPr>
        <w:t>[39]</w:t>
      </w:r>
      <w:r>
        <w:fldChar w:fldCharType="end"/>
      </w:r>
      <w:r>
        <w:t xml:space="preserve"> in order to create awareness of the user’s context. The CASanDRA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6B13D906" w14:textId="77777777" w:rsidR="009C694A" w:rsidRDefault="009C694A" w:rsidP="009C694A">
      <w:pPr>
        <w:pStyle w:val="Subkopje"/>
      </w:pPr>
      <w:r>
        <w:tab/>
        <w:t>Special properties:</w:t>
      </w:r>
    </w:p>
    <w:p w14:paraId="7379B3A9" w14:textId="77777777" w:rsidR="009C694A" w:rsidRDefault="009C694A" w:rsidP="009C694A">
      <w:pPr>
        <w:pStyle w:val="Lijstalinea"/>
        <w:numPr>
          <w:ilvl w:val="0"/>
          <w:numId w:val="31"/>
        </w:numPr>
        <w:spacing w:after="0" w:line="240" w:lineRule="auto"/>
        <w:jc w:val="left"/>
      </w:pPr>
      <w:r>
        <w:t>Context analysis independent from reminder system</w:t>
      </w:r>
    </w:p>
    <w:p w14:paraId="1EEE5D99" w14:textId="77777777" w:rsidR="009C694A" w:rsidRDefault="009C694A" w:rsidP="009C694A">
      <w:pPr>
        <w:pStyle w:val="Lijstalinea"/>
        <w:numPr>
          <w:ilvl w:val="0"/>
          <w:numId w:val="31"/>
        </w:numPr>
        <w:spacing w:after="0" w:line="240" w:lineRule="auto"/>
        <w:jc w:val="left"/>
      </w:pPr>
      <w:r>
        <w:t>Levels and types of alerting</w:t>
      </w:r>
    </w:p>
    <w:p w14:paraId="39896C28" w14:textId="77777777" w:rsidR="009C694A" w:rsidRPr="002827A5" w:rsidRDefault="009C694A" w:rsidP="009C694A"/>
    <w:p w14:paraId="68070F7F" w14:textId="5ABD4B9C" w:rsidR="009C694A" w:rsidRDefault="009C694A" w:rsidP="009C694A">
      <w:pPr>
        <w:pStyle w:val="Kopje"/>
      </w:pPr>
      <w:r>
        <w:t xml:space="preserve">Supporting daily activities </w:t>
      </w:r>
      <w:r>
        <w:fldChar w:fldCharType="begin"/>
      </w:r>
      <w:r w:rsidR="001F4622">
        <w:instrText xml:space="preserve"> ADDIN ZOTERO_ITEM CSL_CITATION {"citationID":"bVamcPcU","properties":{"formattedCitation":"[40]","plainCitation":"[40]","noteIndex":0},"citationItems":[{"id":76,"uris":["http://zotero.org/users/5057732/items/8HPY9MBG"],"uri":["http://zotero.org/users/5057732/items/8HPY9MBG"],"itemData":{"id":76,"type":"article-journal","title":"Exploiting user models and context-awareness to support personal daily activities","source":"ResearchGate","abstract":"A context -aware system can adapt its behaviour according to the user's personal or environmental context. Historically, user models have been used to enable the adaptation and personalisation of services or information delivered to users. However, despite the apparent correlation between the two approaches, the utilisation of user modelling techniques within the domain of context -aware computing is a relatively unexploited research area. In this paper, we explore the relationship between context -awareness and user modelling, through the design of a context -aware personal assistant, which we call our Personal Digital Secretary (PDS). The requirements for this application make demands on both user modelling and context -aware techniques. In order to investigate these requirements and facilitate the design of the PDS, a number of scenarios are considered. Finally, several issues for engineering our PDS are investigated and discussed.","author":[{"family":"Eon Byun","given":"Hee"},{"family":"Cheverst","given":"Keith"}],"issued":{"date-parts":[["2001",1,1]]}}}],"schema":"https://github.com/citation-style-language/schema/raw/master/csl-citation.json"} </w:instrText>
      </w:r>
      <w:r>
        <w:fldChar w:fldCharType="separate"/>
      </w:r>
      <w:r w:rsidR="001F4622">
        <w:rPr>
          <w:noProof/>
        </w:rPr>
        <w:t>[40]</w:t>
      </w:r>
      <w:r>
        <w:fldChar w:fldCharType="end"/>
      </w:r>
      <w:r>
        <w:t>:</w:t>
      </w:r>
    </w:p>
    <w:p w14:paraId="71EA7A96" w14:textId="77777777" w:rsidR="009C694A" w:rsidRDefault="009C694A" w:rsidP="009C694A">
      <w:r>
        <w:t>Why is this PDF not available anywhere…? It seems very interesting: mailed the author.</w:t>
      </w:r>
    </w:p>
    <w:p w14:paraId="4E277C46" w14:textId="04A18CC3" w:rsidR="009C694A" w:rsidRPr="00632C11" w:rsidRDefault="009C694A" w:rsidP="009C694A">
      <w:pPr>
        <w:pStyle w:val="Kopje"/>
      </w:pPr>
      <w:r>
        <w:t xml:space="preserve">HeadacheCoach </w:t>
      </w:r>
      <w:r>
        <w:fldChar w:fldCharType="begin"/>
      </w:r>
      <w:r w:rsidR="001F4622">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sidR="001F4622">
        <w:rPr>
          <w:noProof/>
        </w:rPr>
        <w:t>[35]</w:t>
      </w:r>
      <w:r>
        <w:fldChar w:fldCharType="end"/>
      </w:r>
      <w:r>
        <w:t>:</w:t>
      </w:r>
    </w:p>
    <w:p w14:paraId="5BD77A45" w14:textId="77777777" w:rsidR="009C694A" w:rsidRDefault="009C694A" w:rsidP="009C694A">
      <w:r>
        <w:t>While not directly a reminder system, HeadacheCoach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1E276B7C" w14:textId="2F837119" w:rsidR="009C694A" w:rsidRDefault="009C694A" w:rsidP="009C694A">
      <w:pPr>
        <w:pStyle w:val="Kopje"/>
      </w:pPr>
      <w:r w:rsidRPr="00A02ADB">
        <w:t>What should I do</w:t>
      </w:r>
      <w:r>
        <w:t>/Action Hierarchies</w:t>
      </w:r>
      <w:r w:rsidRPr="00A02ADB">
        <w:t xml:space="preserve"> </w:t>
      </w:r>
      <w:r>
        <w:fldChar w:fldCharType="begin"/>
      </w:r>
      <w:r w:rsidR="001F4622">
        <w:instrText xml:space="preserve"> ADDIN ZOTERO_ITEM CSL_CITATION {"citationID":"Wwhip04V","properties":{"formattedCitation":"[11], [41]","plainCitation":"[11], [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1F4622">
        <w:rPr>
          <w:rFonts w:ascii="Cambria Math" w:hAnsi="Cambria Math" w:cs="Cambria Math"/>
        </w:rPr>
        <w:instrText>∗</w:instrText>
      </w:r>
      <w:r w:rsidR="001F4622">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1F4622">
        <w:rPr>
          <w:noProof/>
        </w:rPr>
        <w:t>[11], [41]</w:t>
      </w:r>
      <w:r>
        <w:fldChar w:fldCharType="end"/>
      </w:r>
      <w:r>
        <w:t>:</w:t>
      </w:r>
    </w:p>
    <w:p w14:paraId="69534232" w14:textId="77777777" w:rsidR="009C694A" w:rsidRDefault="009C694A" w:rsidP="009C694A">
      <w:r>
        <w:t>These two papers, while again not a directly related to reminders, do portray several underlaying concepts. The first paper presents a framework which represents hierarchical relationships among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6131C429" w14:textId="77777777" w:rsidR="009C694A" w:rsidRDefault="009C694A" w:rsidP="009C694A">
      <w:pPr>
        <w:pStyle w:val="Subkopje"/>
      </w:pPr>
      <w:r>
        <w:tab/>
        <w:t>Special properties:</w:t>
      </w:r>
    </w:p>
    <w:p w14:paraId="4D3F3967" w14:textId="77777777" w:rsidR="009C694A" w:rsidRDefault="009C694A" w:rsidP="009C694A">
      <w:pPr>
        <w:pStyle w:val="Lijstalinea"/>
        <w:numPr>
          <w:ilvl w:val="0"/>
          <w:numId w:val="31"/>
        </w:numPr>
        <w:spacing w:after="0" w:line="240" w:lineRule="auto"/>
        <w:jc w:val="left"/>
      </w:pPr>
      <w:r>
        <w:t xml:space="preserve">Values </w:t>
      </w:r>
      <w:r>
        <w:sym w:font="Symbol" w:char="F0AE"/>
      </w:r>
      <w:r>
        <w:t xml:space="preserve"> Norms</w:t>
      </w:r>
    </w:p>
    <w:p w14:paraId="0D89FC76" w14:textId="77777777" w:rsidR="009C694A" w:rsidRDefault="009C694A" w:rsidP="009C694A">
      <w:pPr>
        <w:pStyle w:val="Lijstalinea"/>
        <w:numPr>
          <w:ilvl w:val="0"/>
          <w:numId w:val="31"/>
        </w:numPr>
        <w:spacing w:after="0" w:line="240" w:lineRule="auto"/>
        <w:jc w:val="left"/>
      </w:pPr>
      <w:r>
        <w:t>Not directly related to reminders</w:t>
      </w:r>
    </w:p>
    <w:p w14:paraId="01A6FEC2" w14:textId="77777777" w:rsidR="009C694A" w:rsidRPr="00A02ADB" w:rsidRDefault="009C694A" w:rsidP="009C694A">
      <w:pPr>
        <w:pStyle w:val="Lijstalinea"/>
        <w:numPr>
          <w:ilvl w:val="0"/>
          <w:numId w:val="31"/>
        </w:numPr>
        <w:spacing w:after="0" w:line="240" w:lineRule="auto"/>
        <w:jc w:val="left"/>
      </w:pPr>
      <w:r>
        <w:t>Action hierarchy</w:t>
      </w:r>
    </w:p>
    <w:p w14:paraId="7E87FB51" w14:textId="77777777" w:rsidR="009C694A" w:rsidRDefault="009C694A" w:rsidP="009C694A"/>
    <w:p w14:paraId="507B57EC" w14:textId="77777777" w:rsidR="009C694A" w:rsidRDefault="009C694A" w:rsidP="009C694A"/>
    <w:p w14:paraId="41C13E06" w14:textId="77777777" w:rsidR="009C694A" w:rsidRDefault="009C694A" w:rsidP="009C694A">
      <w:pPr>
        <w:pStyle w:val="Kopje"/>
      </w:pPr>
      <w:r>
        <w:lastRenderedPageBreak/>
        <w:t xml:space="preserve">CIA </w:t>
      </w:r>
      <w:r>
        <w:fldChar w:fldCharType="begin"/>
      </w:r>
      <w:r>
        <w:instrText xml:space="preserve"> ADDIN ZOTERO_ITEM CSL_CITATION {"citationID":"INHjw5jI","properties":{"formattedCitation":"[19]","plainCitation":"[19]","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9]</w:t>
      </w:r>
      <w:r>
        <w:fldChar w:fldCharType="end"/>
      </w:r>
      <w:r>
        <w:t>:</w:t>
      </w:r>
    </w:p>
    <w:p w14:paraId="2D754B44" w14:textId="77777777" w:rsidR="009C694A" w:rsidRDefault="009C694A" w:rsidP="009C694A">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19962C26" w14:textId="77777777" w:rsidR="009C694A" w:rsidRDefault="009C694A" w:rsidP="009C694A">
      <w:pPr>
        <w:pStyle w:val="Subkopje"/>
        <w:ind w:firstLine="700"/>
      </w:pPr>
      <w:r>
        <w:t>Special properties:</w:t>
      </w:r>
    </w:p>
    <w:p w14:paraId="31286FE5" w14:textId="77777777" w:rsidR="009C694A" w:rsidRDefault="009C694A" w:rsidP="009C694A">
      <w:pPr>
        <w:pStyle w:val="Lijstalinea"/>
        <w:numPr>
          <w:ilvl w:val="0"/>
          <w:numId w:val="31"/>
        </w:numPr>
        <w:spacing w:after="0" w:line="240" w:lineRule="auto"/>
        <w:jc w:val="left"/>
      </w:pPr>
      <w:r>
        <w:t>Linking information</w:t>
      </w:r>
    </w:p>
    <w:p w14:paraId="77595F9B" w14:textId="77777777" w:rsidR="009C694A" w:rsidRDefault="009C694A" w:rsidP="009C694A">
      <w:pPr>
        <w:pStyle w:val="Lijstalinea"/>
        <w:numPr>
          <w:ilvl w:val="0"/>
          <w:numId w:val="31"/>
        </w:numPr>
        <w:spacing w:after="0" w:line="240" w:lineRule="auto"/>
        <w:jc w:val="left"/>
      </w:pPr>
      <w:r>
        <w:t>Not directly related to reminders</w:t>
      </w:r>
    </w:p>
    <w:p w14:paraId="3AB5BF16" w14:textId="77777777" w:rsidR="009C694A" w:rsidRDefault="009C694A" w:rsidP="009C694A"/>
    <w:p w14:paraId="6970798B" w14:textId="6EE288C6" w:rsidR="009C694A" w:rsidRPr="00A02ADB" w:rsidRDefault="009C694A" w:rsidP="009C694A">
      <w:pPr>
        <w:pStyle w:val="Kopje"/>
      </w:pPr>
      <w:r>
        <w:t xml:space="preserve">Attelia </w:t>
      </w:r>
      <w:r>
        <w:fldChar w:fldCharType="begin"/>
      </w:r>
      <w:r w:rsidR="001F4622">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sidR="001F4622">
        <w:rPr>
          <w:noProof/>
        </w:rPr>
        <w:t>[1]</w:t>
      </w:r>
      <w:r>
        <w:fldChar w:fldCharType="end"/>
      </w:r>
      <w:r>
        <w:t>:</w:t>
      </w:r>
    </w:p>
    <w:p w14:paraId="1AF3BF70" w14:textId="77777777" w:rsidR="009C694A" w:rsidRDefault="009C694A" w:rsidP="009C694A">
      <w:r>
        <w:t>Attelia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73056665" w14:textId="77777777" w:rsidR="009C694A" w:rsidRDefault="009C694A" w:rsidP="009C694A">
      <w:pPr>
        <w:pStyle w:val="Subkopje"/>
        <w:ind w:firstLine="700"/>
      </w:pPr>
      <w:r>
        <w:t>Special properties:</w:t>
      </w:r>
    </w:p>
    <w:p w14:paraId="31361852" w14:textId="77777777" w:rsidR="009C694A" w:rsidRPr="00C1502B" w:rsidRDefault="009C694A" w:rsidP="009C694A">
      <w:pPr>
        <w:pStyle w:val="Lijstalinea"/>
        <w:numPr>
          <w:ilvl w:val="0"/>
          <w:numId w:val="31"/>
        </w:numPr>
        <w:spacing w:after="0" w:line="240" w:lineRule="auto"/>
        <w:jc w:val="left"/>
      </w:pPr>
      <w:r>
        <w:t>Focuses on mobile screen use to analyze activity</w:t>
      </w:r>
    </w:p>
    <w:p w14:paraId="034FBD5C" w14:textId="77777777" w:rsidR="009C694A" w:rsidRDefault="009C694A" w:rsidP="009C694A"/>
    <w:p w14:paraId="5FADBF75" w14:textId="635BA8B4" w:rsidR="009C694A" w:rsidRDefault="009C694A" w:rsidP="009C694A">
      <w:pPr>
        <w:pStyle w:val="Kopje"/>
      </w:pPr>
      <w:r>
        <w:t xml:space="preserve">TEREDA </w:t>
      </w:r>
      <w:r>
        <w:fldChar w:fldCharType="begin"/>
      </w:r>
      <w:r w:rsidR="001F4622">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1F4622">
        <w:rPr>
          <w:noProof/>
        </w:rPr>
        <w:t>[30]</w:t>
      </w:r>
      <w:r>
        <w:fldChar w:fldCharType="end"/>
      </w:r>
      <w:r>
        <w:t>:</w:t>
      </w:r>
    </w:p>
    <w:p w14:paraId="2796D2D5" w14:textId="77777777" w:rsidR="009C694A" w:rsidRDefault="009C694A" w:rsidP="009C694A">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911EB4A" w14:textId="77777777" w:rsidR="009C694A" w:rsidRDefault="009C694A" w:rsidP="009C694A">
      <w:pPr>
        <w:pStyle w:val="Subkopje"/>
        <w:ind w:firstLine="700"/>
      </w:pPr>
      <w:r>
        <w:t>Special properties:</w:t>
      </w:r>
    </w:p>
    <w:p w14:paraId="7F7C3AD0" w14:textId="77777777" w:rsidR="009C694A" w:rsidRDefault="009C694A" w:rsidP="009C694A">
      <w:pPr>
        <w:pStyle w:val="Lijstalinea"/>
        <w:numPr>
          <w:ilvl w:val="0"/>
          <w:numId w:val="31"/>
        </w:numPr>
        <w:spacing w:after="0" w:line="240" w:lineRule="auto"/>
        <w:jc w:val="left"/>
      </w:pPr>
      <w:r>
        <w:t>Activity clustering</w:t>
      </w:r>
    </w:p>
    <w:p w14:paraId="5BE941F6" w14:textId="77777777" w:rsidR="009C694A" w:rsidRDefault="009C694A" w:rsidP="009C694A">
      <w:pPr>
        <w:pStyle w:val="Lijstalinea"/>
        <w:numPr>
          <w:ilvl w:val="0"/>
          <w:numId w:val="31"/>
        </w:numPr>
        <w:spacing w:after="0" w:line="240" w:lineRule="auto"/>
        <w:jc w:val="left"/>
      </w:pPr>
      <w:r>
        <w:t>Prediction of next activity without machine learning</w:t>
      </w:r>
    </w:p>
    <w:p w14:paraId="1E9452B6" w14:textId="77777777" w:rsidR="009C694A" w:rsidRDefault="009C694A" w:rsidP="009C694A"/>
    <w:p w14:paraId="3B35C983" w14:textId="2885902A" w:rsidR="009C694A" w:rsidRPr="009C694A" w:rsidRDefault="009C694A" w:rsidP="009C694A">
      <w:pPr>
        <w:pStyle w:val="Kopje"/>
      </w:pPr>
      <w:r w:rsidRPr="009C694A">
        <w:t xml:space="preserve">MLCARS </w:t>
      </w:r>
      <w:r w:rsidRPr="009C694A">
        <w:fldChar w:fldCharType="begin"/>
      </w:r>
      <w:r w:rsidR="001F4622">
        <w:instrText xml:space="preserve"> ADDIN ZOTERO_ITEM CSL_CITATION {"citationID":"W6TeERti","properties":{"formattedCitation":"[42]","plainCitation":"[42]","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1F4622">
        <w:t>[42]</w:t>
      </w:r>
      <w:r w:rsidRPr="009C694A">
        <w:fldChar w:fldCharType="end"/>
      </w:r>
      <w:r w:rsidRPr="009C694A">
        <w:t>:</w:t>
      </w:r>
    </w:p>
    <w:p w14:paraId="198085AD" w14:textId="77777777" w:rsidR="009C694A" w:rsidRDefault="009C694A" w:rsidP="009C694A">
      <w:r w:rsidRPr="00C1502B">
        <w:t xml:space="preserve">This dissertation </w:t>
      </w:r>
      <w:r>
        <w:t xml:space="preserve">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w:t>
      </w:r>
      <w:r>
        <w:lastRenderedPageBreak/>
        <w:t>near their usual supermarket (like is already possible with location-based reminders) but also when close to any store that is expected to have the desired item.</w:t>
      </w:r>
    </w:p>
    <w:p w14:paraId="59DD8D96" w14:textId="77777777" w:rsidR="009C694A" w:rsidRDefault="009C694A" w:rsidP="0033457B">
      <w:pPr>
        <w:pStyle w:val="Subkopje"/>
        <w:ind w:firstLine="700"/>
      </w:pPr>
      <w:r>
        <w:t>Special properties:</w:t>
      </w:r>
    </w:p>
    <w:p w14:paraId="238D9C05" w14:textId="77777777" w:rsidR="009C694A" w:rsidRDefault="009C694A" w:rsidP="009C694A">
      <w:pPr>
        <w:pStyle w:val="Lijstalinea"/>
        <w:numPr>
          <w:ilvl w:val="0"/>
          <w:numId w:val="31"/>
        </w:numPr>
        <w:spacing w:after="0" w:line="240" w:lineRule="auto"/>
        <w:jc w:val="left"/>
      </w:pPr>
      <w:r>
        <w:t>Activity clustering</w:t>
      </w:r>
    </w:p>
    <w:p w14:paraId="0AA72E35" w14:textId="77777777" w:rsidR="009C694A" w:rsidRDefault="009C694A" w:rsidP="009C694A">
      <w:pPr>
        <w:pStyle w:val="Lijstalinea"/>
        <w:numPr>
          <w:ilvl w:val="0"/>
          <w:numId w:val="31"/>
        </w:numPr>
        <w:spacing w:after="0" w:line="240" w:lineRule="auto"/>
        <w:jc w:val="left"/>
      </w:pPr>
      <w:r>
        <w:t>Prediction of next activity without machine learning</w:t>
      </w:r>
    </w:p>
    <w:p w14:paraId="4AA4582F" w14:textId="77777777" w:rsidR="009C694A" w:rsidRDefault="009C694A" w:rsidP="009C694A"/>
    <w:p w14:paraId="1DD7CE01" w14:textId="6D15A85E" w:rsidR="009C694A" w:rsidRDefault="009C694A" w:rsidP="0033457B">
      <w:pPr>
        <w:pStyle w:val="Kopje"/>
      </w:pPr>
      <w:r>
        <w:t xml:space="preserve">MagHive </w:t>
      </w:r>
      <w:r>
        <w:fldChar w:fldCharType="begin"/>
      </w:r>
      <w:r w:rsidR="001F4622">
        <w:instrText xml:space="preserve"> ADDIN ZOTERO_ITEM CSL_CITATION {"citationID":"fowTUt1E","properties":{"formattedCitation":"[43]","plainCitation":"[43]","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1F4622">
        <w:rPr>
          <w:noProof/>
        </w:rPr>
        <w:t>[43]</w:t>
      </w:r>
      <w:r>
        <w:fldChar w:fldCharType="end"/>
      </w:r>
      <w:r>
        <w:t>:</w:t>
      </w:r>
    </w:p>
    <w:p w14:paraId="7B06C86A" w14:textId="77777777" w:rsidR="009C694A" w:rsidRDefault="009C694A" w:rsidP="009C694A">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0C8703F9" w14:textId="77777777" w:rsidR="009C694A" w:rsidRDefault="009C694A" w:rsidP="0033457B">
      <w:pPr>
        <w:pStyle w:val="Subkopje"/>
        <w:ind w:firstLine="700"/>
      </w:pPr>
      <w:r>
        <w:t>Special properties:</w:t>
      </w:r>
    </w:p>
    <w:p w14:paraId="32B0250D" w14:textId="77777777" w:rsidR="009C694A" w:rsidRDefault="009C694A" w:rsidP="009C694A">
      <w:pPr>
        <w:pStyle w:val="Lijstalinea"/>
        <w:numPr>
          <w:ilvl w:val="0"/>
          <w:numId w:val="31"/>
        </w:numPr>
        <w:spacing w:after="0" w:line="240" w:lineRule="auto"/>
        <w:jc w:val="left"/>
      </w:pPr>
      <w:r>
        <w:t>Actual product</w:t>
      </w:r>
    </w:p>
    <w:p w14:paraId="2A8A230A" w14:textId="77777777" w:rsidR="009C694A" w:rsidRDefault="009C694A" w:rsidP="009C694A">
      <w:pPr>
        <w:pStyle w:val="Lijstalinea"/>
        <w:numPr>
          <w:ilvl w:val="0"/>
          <w:numId w:val="31"/>
        </w:numPr>
        <w:spacing w:after="0" w:line="240" w:lineRule="auto"/>
        <w:jc w:val="left"/>
      </w:pPr>
      <w:r>
        <w:t>Provides a great base for further development</w:t>
      </w:r>
    </w:p>
    <w:p w14:paraId="106EFCC5" w14:textId="77777777" w:rsidR="009C694A" w:rsidRDefault="009C694A" w:rsidP="009C694A"/>
    <w:p w14:paraId="0CE3C5A5" w14:textId="6D66E767" w:rsidR="009C694A" w:rsidRDefault="009C694A" w:rsidP="0033457B">
      <w:pPr>
        <w:pStyle w:val="Kopje"/>
      </w:pPr>
      <w:r>
        <w:t xml:space="preserve">Long term evaluation of smart homes </w:t>
      </w:r>
      <w:r>
        <w:fldChar w:fldCharType="begin"/>
      </w:r>
      <w:r w:rsidR="001F4622">
        <w:instrText xml:space="preserve"> ADDIN ZOTERO_ITEM CSL_CITATION {"citationID":"lv6LSF0C","properties":{"formattedCitation":"[44]","plainCitation":"[44]","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1F4622">
        <w:rPr>
          <w:noProof/>
        </w:rPr>
        <w:t>[44]</w:t>
      </w:r>
      <w:r>
        <w:fldChar w:fldCharType="end"/>
      </w:r>
      <w:r>
        <w:t>:</w:t>
      </w:r>
    </w:p>
    <w:p w14:paraId="192207A3" w14:textId="77777777" w:rsidR="009C694A" w:rsidRDefault="009C694A" w:rsidP="009C694A">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4275DA53" w14:textId="0B172C6C" w:rsidR="0033457B" w:rsidRDefault="0033457B" w:rsidP="00F5513D">
      <w:pPr>
        <w:pStyle w:val="Kop3"/>
      </w:pPr>
      <w:bookmarkStart w:id="13" w:name="_Toc528065411"/>
      <w:r>
        <w:t>Comparison</w:t>
      </w:r>
      <w:bookmarkEnd w:id="13"/>
    </w:p>
    <w:p w14:paraId="498BB0A3" w14:textId="63D1AFC1" w:rsidR="009C694A" w:rsidRDefault="0033457B" w:rsidP="009C694A">
      <w:r>
        <w:t>Below is a comparison of the previously described implementations. Said implementations are compared at several important factors.</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9C694A" w:rsidRPr="008B7197" w14:paraId="147BAF5E" w14:textId="77777777" w:rsidTr="009C694A">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0F042E71" w14:textId="77777777" w:rsidR="009C694A" w:rsidRPr="008B7197" w:rsidRDefault="009C694A" w:rsidP="009C694A">
            <w:r w:rsidRPr="008B7197">
              <w:t>Concept</w:t>
            </w:r>
          </w:p>
        </w:tc>
        <w:tc>
          <w:tcPr>
            <w:tcW w:w="551" w:type="dxa"/>
          </w:tcPr>
          <w:p w14:paraId="2E7654A2"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C998B71"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987378D"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36B23B1"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504526B9"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Loc</w:t>
            </w:r>
          </w:p>
        </w:tc>
        <w:tc>
          <w:tcPr>
            <w:tcW w:w="609" w:type="dxa"/>
          </w:tcPr>
          <w:p w14:paraId="07EB76DB"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6F3B5565"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Env</w:t>
            </w:r>
          </w:p>
        </w:tc>
        <w:tc>
          <w:tcPr>
            <w:tcW w:w="666" w:type="dxa"/>
          </w:tcPr>
          <w:p w14:paraId="5247F97A"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Dyn</w:t>
            </w:r>
          </w:p>
        </w:tc>
        <w:tc>
          <w:tcPr>
            <w:tcW w:w="582" w:type="dxa"/>
          </w:tcPr>
          <w:p w14:paraId="2E3AABD7"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BDF2DE0" w14:textId="77777777" w:rsidR="009C694A" w:rsidRPr="008B7197" w:rsidRDefault="009C694A" w:rsidP="009C694A">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5BEFAAE3" w14:textId="77777777" w:rsidR="009C694A" w:rsidRPr="008B7197" w:rsidRDefault="009C694A" w:rsidP="009C694A">
            <w:r w:rsidRPr="008B7197">
              <w:t>Ref.</w:t>
            </w:r>
          </w:p>
        </w:tc>
      </w:tr>
      <w:tr w:rsidR="009C694A" w:rsidRPr="00CC02E3" w14:paraId="6A192F5B"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8036803" w14:textId="77777777" w:rsidR="009C694A" w:rsidRPr="007444A5" w:rsidRDefault="009C694A" w:rsidP="009C694A">
            <w:pPr>
              <w:rPr>
                <w:b w:val="0"/>
                <w:sz w:val="21"/>
              </w:rPr>
            </w:pPr>
            <w:r w:rsidRPr="007444A5">
              <w:rPr>
                <w:b w:val="0"/>
                <w:sz w:val="21"/>
              </w:rPr>
              <w:t>Gate reminder</w:t>
            </w:r>
          </w:p>
        </w:tc>
        <w:tc>
          <w:tcPr>
            <w:tcW w:w="551" w:type="dxa"/>
          </w:tcPr>
          <w:p w14:paraId="65BA242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10945E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BCAA98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8D72D6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31F5EEE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42DB2B5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6D1AD2D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3917765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422F72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C6FE14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B21C897" w14:textId="07E0313D" w:rsidR="009C694A" w:rsidRPr="00CC02E3" w:rsidRDefault="009C694A" w:rsidP="009C694A">
            <w:pPr>
              <w:rPr>
                <w:sz w:val="21"/>
              </w:rPr>
            </w:pPr>
            <w:r>
              <w:rPr>
                <w:sz w:val="21"/>
              </w:rPr>
              <w:fldChar w:fldCharType="begin"/>
            </w:r>
            <w:r w:rsidR="001F4622">
              <w:rPr>
                <w:sz w:val="21"/>
              </w:rPr>
              <w:instrText xml:space="preserve"> ADDIN ZOTERO_ITEM CSL_CITATION {"citationID":"p0DotIr1","properties":{"formattedCitation":"[23]","plainCitation":"[23]","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sidR="001F4622">
              <w:rPr>
                <w:noProof/>
                <w:sz w:val="21"/>
              </w:rPr>
              <w:t>[23]</w:t>
            </w:r>
            <w:r>
              <w:rPr>
                <w:sz w:val="21"/>
              </w:rPr>
              <w:fldChar w:fldCharType="end"/>
            </w:r>
          </w:p>
        </w:tc>
      </w:tr>
      <w:tr w:rsidR="009C694A" w:rsidRPr="00CC02E3" w14:paraId="2FDD02B2"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33AA27A" w14:textId="77777777" w:rsidR="009C694A" w:rsidRPr="007444A5" w:rsidRDefault="009C694A" w:rsidP="009C694A">
            <w:pPr>
              <w:rPr>
                <w:b w:val="0"/>
                <w:sz w:val="21"/>
              </w:rPr>
            </w:pPr>
            <w:r w:rsidRPr="007444A5">
              <w:rPr>
                <w:b w:val="0"/>
                <w:sz w:val="21"/>
              </w:rPr>
              <w:t>Decision maker</w:t>
            </w:r>
          </w:p>
        </w:tc>
        <w:tc>
          <w:tcPr>
            <w:tcW w:w="551" w:type="dxa"/>
          </w:tcPr>
          <w:p w14:paraId="5B781C27"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9DCEB59"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1B3D6D6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E99F6F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13A4E5B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380E1C03"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0557A35"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3A3DF1E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75773DE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A8DDBB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F32185A" w14:textId="6DC5633B" w:rsidR="009C694A" w:rsidRPr="00CC02E3" w:rsidRDefault="009C694A" w:rsidP="009C694A">
            <w:pPr>
              <w:rPr>
                <w:sz w:val="21"/>
              </w:rPr>
            </w:pPr>
            <w:r>
              <w:rPr>
                <w:sz w:val="21"/>
              </w:rPr>
              <w:fldChar w:fldCharType="begin"/>
            </w:r>
            <w:r w:rsidR="001F4622">
              <w:rPr>
                <w:sz w:val="21"/>
              </w:rPr>
              <w:instrText xml:space="preserve"> ADDIN ZOTERO_ITEM CSL_CITATION {"citationID":"pXVLSlbE","properties":{"formattedCitation":"[37]","plainCitation":"[37]","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1F4622">
              <w:rPr>
                <w:noProof/>
                <w:sz w:val="21"/>
              </w:rPr>
              <w:t>[37]</w:t>
            </w:r>
            <w:r>
              <w:rPr>
                <w:sz w:val="21"/>
              </w:rPr>
              <w:fldChar w:fldCharType="end"/>
            </w:r>
          </w:p>
        </w:tc>
      </w:tr>
      <w:tr w:rsidR="009C694A" w:rsidRPr="00CC02E3" w14:paraId="3265F01C"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CBD43E0" w14:textId="77777777" w:rsidR="009C694A" w:rsidRPr="007444A5" w:rsidRDefault="009C694A" w:rsidP="009C694A">
            <w:pPr>
              <w:rPr>
                <w:b w:val="0"/>
                <w:sz w:val="21"/>
              </w:rPr>
            </w:pPr>
            <w:r>
              <w:rPr>
                <w:b w:val="0"/>
                <w:sz w:val="21"/>
              </w:rPr>
              <w:t>SRS</w:t>
            </w:r>
          </w:p>
        </w:tc>
        <w:tc>
          <w:tcPr>
            <w:tcW w:w="551" w:type="dxa"/>
          </w:tcPr>
          <w:p w14:paraId="13E1C0B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6AB0C3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B015F3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EAFBA9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36972B3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061EBD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7A28C6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21F0FC5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350DAD4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8BCAF6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9A1772E" w14:textId="244055B4" w:rsidR="009C694A" w:rsidRPr="00CC02E3" w:rsidRDefault="009C694A" w:rsidP="009C694A">
            <w:pPr>
              <w:rPr>
                <w:sz w:val="21"/>
              </w:rPr>
            </w:pPr>
            <w:r>
              <w:rPr>
                <w:sz w:val="21"/>
              </w:rPr>
              <w:fldChar w:fldCharType="begin"/>
            </w:r>
            <w:r w:rsidR="001F4622">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sidR="001F4622">
              <w:rPr>
                <w:noProof/>
                <w:sz w:val="21"/>
              </w:rPr>
              <w:t>[29]</w:t>
            </w:r>
            <w:r>
              <w:rPr>
                <w:sz w:val="21"/>
              </w:rPr>
              <w:fldChar w:fldCharType="end"/>
            </w:r>
          </w:p>
        </w:tc>
      </w:tr>
      <w:tr w:rsidR="009C694A" w:rsidRPr="00CC02E3" w14:paraId="0F79FF06"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BB93831" w14:textId="77777777" w:rsidR="009C694A" w:rsidRPr="007444A5" w:rsidRDefault="009C694A" w:rsidP="009C694A">
            <w:pPr>
              <w:rPr>
                <w:b w:val="0"/>
                <w:sz w:val="21"/>
              </w:rPr>
            </w:pPr>
            <w:r>
              <w:rPr>
                <w:b w:val="0"/>
                <w:sz w:val="21"/>
              </w:rPr>
              <w:t>Olisto</w:t>
            </w:r>
          </w:p>
        </w:tc>
        <w:tc>
          <w:tcPr>
            <w:tcW w:w="551" w:type="dxa"/>
          </w:tcPr>
          <w:p w14:paraId="5BAD775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8C8C9C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F2C55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1889A5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095638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5E190CA9"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0207939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77B5429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FC9ADE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7211CC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C590DFA" w14:textId="0A12D958" w:rsidR="009C694A" w:rsidRPr="00CC02E3" w:rsidRDefault="009C694A" w:rsidP="009C694A">
            <w:pPr>
              <w:rPr>
                <w:sz w:val="21"/>
              </w:rPr>
            </w:pPr>
            <w:r>
              <w:rPr>
                <w:sz w:val="21"/>
              </w:rPr>
              <w:fldChar w:fldCharType="begin"/>
            </w:r>
            <w:r w:rsidR="001F4622">
              <w:rPr>
                <w:sz w:val="21"/>
              </w:rPr>
              <w:instrText xml:space="preserve"> ADDIN ZOTERO_ITEM CSL_CITATION {"citationID":"4xMkff5c","properties":{"formattedCitation":"[12]","plainCitation":"[12]","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sidR="001F4622">
              <w:rPr>
                <w:noProof/>
                <w:sz w:val="21"/>
              </w:rPr>
              <w:t>[12]</w:t>
            </w:r>
            <w:r>
              <w:rPr>
                <w:sz w:val="21"/>
              </w:rPr>
              <w:fldChar w:fldCharType="end"/>
            </w:r>
          </w:p>
        </w:tc>
      </w:tr>
      <w:tr w:rsidR="009C694A" w:rsidRPr="00CC02E3" w14:paraId="2221B9AE"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393C6E" w14:textId="77777777" w:rsidR="009C694A" w:rsidRPr="007444A5" w:rsidRDefault="009C694A" w:rsidP="009C694A">
            <w:pPr>
              <w:rPr>
                <w:b w:val="0"/>
                <w:sz w:val="21"/>
              </w:rPr>
            </w:pPr>
            <w:r>
              <w:rPr>
                <w:b w:val="0"/>
                <w:sz w:val="21"/>
              </w:rPr>
              <w:t>IFTTT</w:t>
            </w:r>
          </w:p>
        </w:tc>
        <w:tc>
          <w:tcPr>
            <w:tcW w:w="551" w:type="dxa"/>
          </w:tcPr>
          <w:p w14:paraId="6CD02B1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0911F71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141BA6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199A57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E6E879A"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1154D49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E6CA72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9557E8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FE2CDB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FBB25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34F47B0F" w14:textId="43841112" w:rsidR="009C694A" w:rsidRPr="00CC02E3" w:rsidRDefault="009C694A" w:rsidP="009C694A">
            <w:pPr>
              <w:rPr>
                <w:sz w:val="21"/>
              </w:rPr>
            </w:pPr>
            <w:r>
              <w:rPr>
                <w:sz w:val="21"/>
              </w:rPr>
              <w:fldChar w:fldCharType="begin"/>
            </w:r>
            <w:r w:rsidR="001F4622">
              <w:rPr>
                <w:sz w:val="21"/>
              </w:rPr>
              <w:instrText xml:space="preserve"> ADDIN ZOTERO_ITEM CSL_CITATION {"citationID":"iDxOfPc5","properties":{"formattedCitation":"[13]","plainCitation":"[13]","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sidR="001F4622">
              <w:rPr>
                <w:noProof/>
                <w:sz w:val="21"/>
              </w:rPr>
              <w:t>[13]</w:t>
            </w:r>
            <w:r>
              <w:rPr>
                <w:sz w:val="21"/>
              </w:rPr>
              <w:fldChar w:fldCharType="end"/>
            </w:r>
          </w:p>
        </w:tc>
      </w:tr>
      <w:tr w:rsidR="009C694A" w:rsidRPr="00CC02E3" w14:paraId="2B381403"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2DD09C7" w14:textId="77777777" w:rsidR="009C694A" w:rsidRDefault="009C694A" w:rsidP="009C694A">
            <w:pPr>
              <w:rPr>
                <w:b w:val="0"/>
                <w:sz w:val="21"/>
              </w:rPr>
            </w:pPr>
            <w:r>
              <w:rPr>
                <w:b w:val="0"/>
                <w:sz w:val="21"/>
              </w:rPr>
              <w:t>CybreMinder</w:t>
            </w:r>
          </w:p>
        </w:tc>
        <w:tc>
          <w:tcPr>
            <w:tcW w:w="551" w:type="dxa"/>
          </w:tcPr>
          <w:p w14:paraId="74CCC84B"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F2CDD81"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3AA32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F923B2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77F335A7"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485E519C"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656DB6F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3D10439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33FEFF3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89162E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C8D13A9" w14:textId="2C455239" w:rsidR="009C694A" w:rsidRDefault="009C694A" w:rsidP="009C694A">
            <w:pPr>
              <w:rPr>
                <w:sz w:val="21"/>
              </w:rPr>
            </w:pPr>
            <w:r>
              <w:rPr>
                <w:sz w:val="21"/>
              </w:rPr>
              <w:fldChar w:fldCharType="begin"/>
            </w:r>
            <w:r w:rsidR="001F4622">
              <w:rPr>
                <w:sz w:val="21"/>
              </w:rPr>
              <w:instrText xml:space="preserve"> ADDIN ZOTERO_ITEM CSL_CITATION {"citationID":"5hbbE6wM","properties":{"formattedCitation":"[38]","plainCitation":"[3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1F4622">
              <w:rPr>
                <w:noProof/>
                <w:sz w:val="21"/>
              </w:rPr>
              <w:t>[38]</w:t>
            </w:r>
            <w:r>
              <w:rPr>
                <w:sz w:val="21"/>
              </w:rPr>
              <w:fldChar w:fldCharType="end"/>
            </w:r>
          </w:p>
        </w:tc>
      </w:tr>
      <w:tr w:rsidR="009C694A" w:rsidRPr="00CC02E3" w14:paraId="0C091FBF"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16473DC" w14:textId="77777777" w:rsidR="009C694A" w:rsidRDefault="009C694A" w:rsidP="009C694A">
            <w:pPr>
              <w:rPr>
                <w:b w:val="0"/>
                <w:sz w:val="21"/>
              </w:rPr>
            </w:pPr>
            <w:r>
              <w:rPr>
                <w:b w:val="0"/>
                <w:sz w:val="21"/>
              </w:rPr>
              <w:t>CAMP</w:t>
            </w:r>
          </w:p>
        </w:tc>
        <w:tc>
          <w:tcPr>
            <w:tcW w:w="551" w:type="dxa"/>
          </w:tcPr>
          <w:p w14:paraId="25BD7E50"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71A3902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ADE719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2B7F7D5"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6AB81A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0C995390"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71276CC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1084708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3DE808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9F49FF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8A8BA8A" w14:textId="28804BC6" w:rsidR="009C694A" w:rsidRDefault="009C694A" w:rsidP="009C694A">
            <w:pPr>
              <w:rPr>
                <w:sz w:val="21"/>
              </w:rPr>
            </w:pPr>
            <w:r>
              <w:rPr>
                <w:sz w:val="21"/>
              </w:rPr>
              <w:fldChar w:fldCharType="begin"/>
            </w:r>
            <w:r w:rsidR="001F4622">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sidR="001F4622">
              <w:rPr>
                <w:noProof/>
                <w:sz w:val="21"/>
              </w:rPr>
              <w:t>[31]</w:t>
            </w:r>
            <w:r>
              <w:rPr>
                <w:sz w:val="21"/>
              </w:rPr>
              <w:fldChar w:fldCharType="end"/>
            </w:r>
          </w:p>
        </w:tc>
      </w:tr>
      <w:tr w:rsidR="009C694A" w:rsidRPr="00CC02E3" w14:paraId="67B1ADD7"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5138D2B" w14:textId="77777777" w:rsidR="009C694A" w:rsidRDefault="009C694A" w:rsidP="009C694A">
            <w:pPr>
              <w:rPr>
                <w:b w:val="0"/>
                <w:sz w:val="21"/>
              </w:rPr>
            </w:pPr>
            <w:r>
              <w:rPr>
                <w:b w:val="0"/>
                <w:sz w:val="21"/>
              </w:rPr>
              <w:t>CogKnow</w:t>
            </w:r>
          </w:p>
        </w:tc>
        <w:tc>
          <w:tcPr>
            <w:tcW w:w="551" w:type="dxa"/>
          </w:tcPr>
          <w:p w14:paraId="6A1B9FF5"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40D4651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F36796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7DBFC5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2D6BAD75"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6EA28EA"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030507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88B5BD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5501271"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0BE034C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3553A7D" w14:textId="0769BB75" w:rsidR="009C694A" w:rsidRDefault="009C694A" w:rsidP="009C694A">
            <w:pPr>
              <w:rPr>
                <w:sz w:val="21"/>
              </w:rPr>
            </w:pPr>
            <w:r>
              <w:rPr>
                <w:sz w:val="21"/>
              </w:rPr>
              <w:fldChar w:fldCharType="begin"/>
            </w:r>
            <w:r w:rsidR="001F4622">
              <w:rPr>
                <w:sz w:val="21"/>
              </w:rPr>
              <w:instrText xml:space="preserve"> ADDIN ZOTERO_ITEM CSL_CITATION {"citationID":"wjlTYld9","properties":{"formattedCitation":"[25]","plainCitation":"[25]","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sidR="001F4622">
              <w:rPr>
                <w:noProof/>
                <w:sz w:val="21"/>
              </w:rPr>
              <w:t>[25]</w:t>
            </w:r>
            <w:r>
              <w:rPr>
                <w:sz w:val="21"/>
              </w:rPr>
              <w:fldChar w:fldCharType="end"/>
            </w:r>
          </w:p>
        </w:tc>
      </w:tr>
      <w:tr w:rsidR="009C694A" w:rsidRPr="00CC02E3" w14:paraId="1B03E02A"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667088B" w14:textId="77777777" w:rsidR="009C694A" w:rsidRDefault="009C694A" w:rsidP="009C694A">
            <w:pPr>
              <w:rPr>
                <w:b w:val="0"/>
                <w:sz w:val="21"/>
              </w:rPr>
            </w:pPr>
            <w:r>
              <w:rPr>
                <w:b w:val="0"/>
                <w:sz w:val="21"/>
              </w:rPr>
              <w:lastRenderedPageBreak/>
              <w:t>Fuzzy lingustics</w:t>
            </w:r>
          </w:p>
        </w:tc>
        <w:tc>
          <w:tcPr>
            <w:tcW w:w="551" w:type="dxa"/>
          </w:tcPr>
          <w:p w14:paraId="59BF8480"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34B11B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11F2A26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4DCB0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7726B1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B8316E3"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4F11F1E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E7948C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DE93CA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7C7B39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5341B685" w14:textId="4F222B64" w:rsidR="009C694A" w:rsidRDefault="009C694A" w:rsidP="009C694A">
            <w:pPr>
              <w:rPr>
                <w:sz w:val="21"/>
              </w:rPr>
            </w:pPr>
            <w:r>
              <w:rPr>
                <w:sz w:val="21"/>
              </w:rPr>
              <w:fldChar w:fldCharType="begin"/>
            </w:r>
            <w:r w:rsidR="001F4622">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sidR="001F4622">
              <w:rPr>
                <w:noProof/>
                <w:sz w:val="21"/>
              </w:rPr>
              <w:t>[28]</w:t>
            </w:r>
            <w:r>
              <w:rPr>
                <w:sz w:val="21"/>
              </w:rPr>
              <w:fldChar w:fldCharType="end"/>
            </w:r>
          </w:p>
        </w:tc>
      </w:tr>
      <w:tr w:rsidR="009C694A" w:rsidRPr="00CC02E3" w14:paraId="5D32C60C"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EBB688C" w14:textId="77777777" w:rsidR="009C694A" w:rsidRDefault="009C694A" w:rsidP="009C694A">
            <w:pPr>
              <w:rPr>
                <w:b w:val="0"/>
                <w:sz w:val="21"/>
              </w:rPr>
            </w:pPr>
            <w:r>
              <w:rPr>
                <w:b w:val="0"/>
                <w:sz w:val="21"/>
              </w:rPr>
              <w:t>Goal models</w:t>
            </w:r>
          </w:p>
        </w:tc>
        <w:tc>
          <w:tcPr>
            <w:tcW w:w="551" w:type="dxa"/>
          </w:tcPr>
          <w:p w14:paraId="76A6B306"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742EEA3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46DCDFC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281C95C"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68168FC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495EE4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6E3DE3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ED16A9B"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32F388B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43D178A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60D7448" w14:textId="0E1E7F28" w:rsidR="009C694A" w:rsidRDefault="009C694A" w:rsidP="009C694A">
            <w:pPr>
              <w:rPr>
                <w:sz w:val="21"/>
              </w:rPr>
            </w:pPr>
            <w:r>
              <w:rPr>
                <w:sz w:val="21"/>
              </w:rPr>
              <w:fldChar w:fldCharType="begin"/>
            </w:r>
            <w:r w:rsidR="001F4622">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sidR="001F4622">
              <w:rPr>
                <w:noProof/>
                <w:sz w:val="21"/>
              </w:rPr>
              <w:t>[32]</w:t>
            </w:r>
            <w:r>
              <w:rPr>
                <w:sz w:val="21"/>
              </w:rPr>
              <w:fldChar w:fldCharType="end"/>
            </w:r>
          </w:p>
        </w:tc>
      </w:tr>
      <w:tr w:rsidR="009C694A" w:rsidRPr="00CC02E3" w14:paraId="233997AA"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FE496AB" w14:textId="77777777" w:rsidR="009C694A" w:rsidRDefault="009C694A" w:rsidP="009C694A">
            <w:pPr>
              <w:rPr>
                <w:b w:val="0"/>
                <w:sz w:val="21"/>
              </w:rPr>
            </w:pPr>
            <w:r>
              <w:rPr>
                <w:b w:val="0"/>
                <w:sz w:val="21"/>
              </w:rPr>
              <w:t>PAIR</w:t>
            </w:r>
          </w:p>
        </w:tc>
        <w:tc>
          <w:tcPr>
            <w:tcW w:w="551" w:type="dxa"/>
          </w:tcPr>
          <w:p w14:paraId="7F7515EE"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49D7366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604E2F3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276DE4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539F63A"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6BA7DDE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1F8775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06A2F6"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DA6A23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1CA9F29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3ECB95AB" w14:textId="5A26BB97" w:rsidR="009C694A" w:rsidRDefault="009C694A" w:rsidP="009C694A">
            <w:pPr>
              <w:rPr>
                <w:sz w:val="21"/>
              </w:rPr>
            </w:pPr>
            <w:r>
              <w:rPr>
                <w:sz w:val="21"/>
              </w:rPr>
              <w:fldChar w:fldCharType="begin"/>
            </w:r>
            <w:r w:rsidR="001F4622">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sidR="001F4622">
              <w:rPr>
                <w:noProof/>
                <w:sz w:val="21"/>
              </w:rPr>
              <w:t>[2]</w:t>
            </w:r>
            <w:r>
              <w:rPr>
                <w:sz w:val="21"/>
              </w:rPr>
              <w:fldChar w:fldCharType="end"/>
            </w:r>
          </w:p>
        </w:tc>
      </w:tr>
      <w:tr w:rsidR="009C694A" w:rsidRPr="00CC02E3" w14:paraId="4D398834"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37C26BA" w14:textId="77777777" w:rsidR="009C694A" w:rsidRDefault="009C694A" w:rsidP="009C694A">
            <w:pPr>
              <w:rPr>
                <w:b w:val="0"/>
                <w:sz w:val="21"/>
              </w:rPr>
            </w:pPr>
            <w:r>
              <w:rPr>
                <w:b w:val="0"/>
                <w:sz w:val="21"/>
              </w:rPr>
              <w:t>AHCS</w:t>
            </w:r>
          </w:p>
        </w:tc>
        <w:tc>
          <w:tcPr>
            <w:tcW w:w="551" w:type="dxa"/>
          </w:tcPr>
          <w:p w14:paraId="7CE6A2D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3701A98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5D2A73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D66DCA1"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3E2ABD91"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08B73C8B"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89A644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5606ECE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62BC7C8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402B3A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6B3726D" w14:textId="7C693CE1" w:rsidR="009C694A" w:rsidRDefault="009C694A" w:rsidP="009C694A">
            <w:pPr>
              <w:rPr>
                <w:sz w:val="21"/>
              </w:rPr>
            </w:pPr>
            <w:r>
              <w:rPr>
                <w:sz w:val="21"/>
              </w:rPr>
              <w:fldChar w:fldCharType="begin"/>
            </w:r>
            <w:r w:rsidR="001F4622">
              <w:rPr>
                <w:sz w:val="21"/>
              </w:rPr>
              <w:instrText xml:space="preserve"> ADDIN ZOTERO_ITEM CSL_CITATION {"citationID":"M0qY5X5V","properties":{"formattedCitation":"[27]","plainCitation":"[27]","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sidR="001F4622">
              <w:rPr>
                <w:noProof/>
                <w:sz w:val="21"/>
              </w:rPr>
              <w:t>[27]</w:t>
            </w:r>
            <w:r>
              <w:rPr>
                <w:sz w:val="21"/>
              </w:rPr>
              <w:fldChar w:fldCharType="end"/>
            </w:r>
          </w:p>
        </w:tc>
      </w:tr>
      <w:tr w:rsidR="009C694A" w:rsidRPr="00CC02E3" w14:paraId="52858FBD"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32B0D1B" w14:textId="77777777" w:rsidR="009C694A" w:rsidRDefault="009C694A" w:rsidP="009C694A">
            <w:pPr>
              <w:rPr>
                <w:b w:val="0"/>
                <w:sz w:val="21"/>
              </w:rPr>
            </w:pPr>
            <w:r>
              <w:rPr>
                <w:b w:val="0"/>
                <w:sz w:val="21"/>
              </w:rPr>
              <w:t>TAFETA</w:t>
            </w:r>
          </w:p>
        </w:tc>
        <w:tc>
          <w:tcPr>
            <w:tcW w:w="551" w:type="dxa"/>
          </w:tcPr>
          <w:p w14:paraId="15A292F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8ECAC2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A95244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569D253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5A960A8"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EDF748"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1D344E5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AAF0B0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846925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669C1A4"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3691D7" w14:textId="062D7A94" w:rsidR="009C694A" w:rsidRDefault="009C694A" w:rsidP="009C694A">
            <w:pPr>
              <w:rPr>
                <w:sz w:val="21"/>
              </w:rPr>
            </w:pPr>
            <w:r>
              <w:rPr>
                <w:sz w:val="21"/>
              </w:rPr>
              <w:fldChar w:fldCharType="begin"/>
            </w:r>
            <w:r w:rsidR="001F4622">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sidR="001F4622">
              <w:rPr>
                <w:noProof/>
                <w:sz w:val="21"/>
              </w:rPr>
              <w:t>[4]</w:t>
            </w:r>
            <w:r>
              <w:rPr>
                <w:sz w:val="21"/>
              </w:rPr>
              <w:fldChar w:fldCharType="end"/>
            </w:r>
          </w:p>
        </w:tc>
      </w:tr>
      <w:tr w:rsidR="009C694A" w:rsidRPr="00CC02E3" w14:paraId="20EA9FCF"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8E82D0F" w14:textId="77777777" w:rsidR="009C694A" w:rsidRDefault="009C694A" w:rsidP="009C694A">
            <w:pPr>
              <w:rPr>
                <w:b w:val="0"/>
                <w:sz w:val="21"/>
              </w:rPr>
            </w:pPr>
            <w:r>
              <w:rPr>
                <w:b w:val="0"/>
                <w:sz w:val="21"/>
              </w:rPr>
              <w:t>SDA</w:t>
            </w:r>
          </w:p>
        </w:tc>
        <w:tc>
          <w:tcPr>
            <w:tcW w:w="551" w:type="dxa"/>
          </w:tcPr>
          <w:p w14:paraId="2E158BC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0B9FA69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6C68DC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A3ACBF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CB06C9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6741F7B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68C885F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FC90D5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F11483A"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50CA48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1107F25" w14:textId="06EC5355" w:rsidR="009C694A" w:rsidRDefault="009C694A" w:rsidP="009C694A">
            <w:pPr>
              <w:rPr>
                <w:sz w:val="21"/>
              </w:rPr>
            </w:pPr>
            <w:r>
              <w:rPr>
                <w:sz w:val="21"/>
              </w:rPr>
              <w:fldChar w:fldCharType="begin"/>
            </w:r>
            <w:r w:rsidR="001F4622">
              <w:rPr>
                <w:sz w:val="21"/>
              </w:rPr>
              <w:instrText xml:space="preserve"> ADDIN ZOTERO_ITEM CSL_CITATION {"citationID":"hcMzbekZ","properties":{"formattedCitation":"[40]","plainCitation":"[40]","noteIndex":0},"citationItems":[{"id":76,"uris":["http://zotero.org/users/5057732/items/8HPY9MBG"],"uri":["http://zotero.org/users/5057732/items/8HPY9MBG"],"itemData":{"id":76,"type":"article-journal","title":"Exploiting user models and context-awareness to support personal daily activities","source":"ResearchGate","abstract":"A context -aware system can adapt its behaviour according to the user's personal or environmental context. Historically, user models have been used to enable the adaptation and personalisation of services or information delivered to users. However, despite the apparent correlation between the two approaches, the utilisation of user modelling techniques within the domain of context -aware computing is a relatively unexploited research area. In this paper, we explore the relationship between context -awareness and user modelling, through the design of a context -aware personal assistant, which we call our Personal Digital Secretary (PDS). The requirements for this application make demands on both user modelling and context -aware techniques. In order to investigate these requirements and facilitate the design of the PDS, a number of scenarios are considered. Finally, several issues for engineering our PDS are investigated and discussed.","author":[{"family":"Eon Byun","given":"Hee"},{"family":"Cheverst","given":"Keith"}],"issued":{"date-parts":[["2001",1,1]]}}}],"schema":"https://github.com/citation-style-language/schema/raw/master/csl-citation.json"} </w:instrText>
            </w:r>
            <w:r>
              <w:rPr>
                <w:sz w:val="21"/>
              </w:rPr>
              <w:fldChar w:fldCharType="separate"/>
            </w:r>
            <w:r w:rsidR="001F4622">
              <w:rPr>
                <w:noProof/>
                <w:sz w:val="21"/>
              </w:rPr>
              <w:t>[40]</w:t>
            </w:r>
            <w:r>
              <w:rPr>
                <w:sz w:val="21"/>
              </w:rPr>
              <w:fldChar w:fldCharType="end"/>
            </w:r>
          </w:p>
        </w:tc>
      </w:tr>
      <w:tr w:rsidR="009C694A" w:rsidRPr="00CC02E3" w14:paraId="2C1F3BD7"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4019B4B" w14:textId="77777777" w:rsidR="009C694A" w:rsidRDefault="009C694A" w:rsidP="009C694A">
            <w:pPr>
              <w:rPr>
                <w:b w:val="0"/>
                <w:sz w:val="21"/>
              </w:rPr>
            </w:pPr>
            <w:r>
              <w:rPr>
                <w:b w:val="0"/>
                <w:sz w:val="21"/>
              </w:rPr>
              <w:t>HeadacheCoach</w:t>
            </w:r>
          </w:p>
        </w:tc>
        <w:tc>
          <w:tcPr>
            <w:tcW w:w="551" w:type="dxa"/>
          </w:tcPr>
          <w:p w14:paraId="2CAF76F2"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272EE9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E37038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F8FE7A7"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5EB6CAC2"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58D4D32"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8D72D0A"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31E7A31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695825"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67374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4C10665" w14:textId="2AA2760C" w:rsidR="009C694A" w:rsidRDefault="009C694A" w:rsidP="009C694A">
            <w:pPr>
              <w:rPr>
                <w:sz w:val="21"/>
              </w:rPr>
            </w:pPr>
            <w:r>
              <w:rPr>
                <w:sz w:val="21"/>
              </w:rPr>
              <w:fldChar w:fldCharType="begin"/>
            </w:r>
            <w:r w:rsidR="001F4622">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sidR="001F4622">
              <w:rPr>
                <w:noProof/>
                <w:sz w:val="21"/>
              </w:rPr>
              <w:t>[35]</w:t>
            </w:r>
            <w:r>
              <w:rPr>
                <w:sz w:val="21"/>
              </w:rPr>
              <w:fldChar w:fldCharType="end"/>
            </w:r>
          </w:p>
        </w:tc>
      </w:tr>
      <w:tr w:rsidR="009C694A" w:rsidRPr="00CC02E3" w14:paraId="4E9511B5"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547775B" w14:textId="77777777" w:rsidR="009C694A" w:rsidRDefault="009C694A" w:rsidP="009C694A">
            <w:pPr>
              <w:rPr>
                <w:b w:val="0"/>
                <w:sz w:val="21"/>
              </w:rPr>
            </w:pPr>
            <w:r>
              <w:rPr>
                <w:b w:val="0"/>
                <w:sz w:val="21"/>
              </w:rPr>
              <w:t>WSID/AH</w:t>
            </w:r>
          </w:p>
        </w:tc>
        <w:tc>
          <w:tcPr>
            <w:tcW w:w="551" w:type="dxa"/>
          </w:tcPr>
          <w:p w14:paraId="61BAA62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08482E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69DB66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B6A4309"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69A990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53ED2C42"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CC7B8D7"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50AFA4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31305E6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04" w:type="dxa"/>
          </w:tcPr>
          <w:p w14:paraId="27A2120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F9B2988" w14:textId="63017E3C" w:rsidR="009C694A" w:rsidRDefault="009C694A" w:rsidP="009C694A">
            <w:pPr>
              <w:rPr>
                <w:sz w:val="21"/>
              </w:rPr>
            </w:pPr>
            <w:r>
              <w:rPr>
                <w:sz w:val="21"/>
              </w:rPr>
              <w:fldChar w:fldCharType="begin"/>
            </w:r>
            <w:r w:rsidR="001F4622">
              <w:rPr>
                <w:sz w:val="21"/>
              </w:rPr>
              <w:instrText xml:space="preserve"> ADDIN ZOTERO_ITEM CSL_CITATION {"citationID":"6Z1wATSE","properties":{"formattedCitation":"[11], [41]","plainCitation":"[11], [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1F4622">
              <w:rPr>
                <w:rFonts w:ascii="Cambria Math" w:hAnsi="Cambria Math" w:cs="Cambria Math"/>
                <w:sz w:val="21"/>
              </w:rPr>
              <w:instrText>∗</w:instrText>
            </w:r>
            <w:r w:rsidR="001F4622">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1F4622">
              <w:rPr>
                <w:noProof/>
                <w:sz w:val="21"/>
              </w:rPr>
              <w:t>[11], [41]</w:t>
            </w:r>
            <w:r>
              <w:rPr>
                <w:sz w:val="21"/>
              </w:rPr>
              <w:fldChar w:fldCharType="end"/>
            </w:r>
          </w:p>
        </w:tc>
      </w:tr>
      <w:tr w:rsidR="009C694A" w:rsidRPr="00CC02E3" w14:paraId="172240C8"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7D53BA6" w14:textId="77777777" w:rsidR="009C694A" w:rsidRDefault="009C694A" w:rsidP="009C694A">
            <w:pPr>
              <w:rPr>
                <w:b w:val="0"/>
                <w:sz w:val="21"/>
              </w:rPr>
            </w:pPr>
            <w:r>
              <w:rPr>
                <w:b w:val="0"/>
                <w:sz w:val="21"/>
              </w:rPr>
              <w:t>CIA</w:t>
            </w:r>
          </w:p>
        </w:tc>
        <w:tc>
          <w:tcPr>
            <w:tcW w:w="551" w:type="dxa"/>
          </w:tcPr>
          <w:p w14:paraId="5A5E228C"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8604D7E"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189C58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D6C5F7B"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3197C06F"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5BE387E"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0D8A0F45"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04788736"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7DE7D"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04F19E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35A1B179" w14:textId="77777777" w:rsidR="009C694A" w:rsidRDefault="009C694A" w:rsidP="009C694A">
            <w:pPr>
              <w:rPr>
                <w:sz w:val="21"/>
              </w:rPr>
            </w:pPr>
            <w:r>
              <w:rPr>
                <w:sz w:val="21"/>
              </w:rPr>
              <w:fldChar w:fldCharType="begin"/>
            </w:r>
            <w:r>
              <w:rPr>
                <w:sz w:val="21"/>
              </w:rPr>
              <w:instrText xml:space="preserve"> ADDIN ZOTERO_ITEM CSL_CITATION {"citationID":"8PlbFihw","properties":{"formattedCitation":"[19]","plainCitation":"[19]","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9]</w:t>
            </w:r>
            <w:r>
              <w:rPr>
                <w:sz w:val="21"/>
              </w:rPr>
              <w:fldChar w:fldCharType="end"/>
            </w:r>
          </w:p>
        </w:tc>
      </w:tr>
      <w:tr w:rsidR="009C694A" w:rsidRPr="00CC02E3" w14:paraId="299DB4D8"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81BF99F" w14:textId="77777777" w:rsidR="009C694A" w:rsidRDefault="009C694A" w:rsidP="009C694A">
            <w:pPr>
              <w:rPr>
                <w:b w:val="0"/>
                <w:sz w:val="21"/>
              </w:rPr>
            </w:pPr>
            <w:r>
              <w:rPr>
                <w:b w:val="0"/>
                <w:sz w:val="21"/>
              </w:rPr>
              <w:t>Attelia</w:t>
            </w:r>
          </w:p>
        </w:tc>
        <w:tc>
          <w:tcPr>
            <w:tcW w:w="551" w:type="dxa"/>
          </w:tcPr>
          <w:p w14:paraId="04440EC0"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41F681E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28E1CCC4"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97932DF"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9A193A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6A9D386"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C24601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A875D3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60F374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0C7AEA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67830D2F" w14:textId="2EA3A853" w:rsidR="009C694A" w:rsidRDefault="009C694A" w:rsidP="009C694A">
            <w:pPr>
              <w:rPr>
                <w:sz w:val="21"/>
              </w:rPr>
            </w:pPr>
            <w:r>
              <w:rPr>
                <w:sz w:val="21"/>
              </w:rPr>
              <w:fldChar w:fldCharType="begin"/>
            </w:r>
            <w:r w:rsidR="001F4622">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sidR="001F4622">
              <w:rPr>
                <w:noProof/>
                <w:sz w:val="21"/>
              </w:rPr>
              <w:t>[1]</w:t>
            </w:r>
            <w:r>
              <w:rPr>
                <w:sz w:val="21"/>
              </w:rPr>
              <w:fldChar w:fldCharType="end"/>
            </w:r>
          </w:p>
        </w:tc>
      </w:tr>
      <w:tr w:rsidR="009C694A" w:rsidRPr="00CC02E3" w14:paraId="2B8BECEC"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22F841C" w14:textId="77777777" w:rsidR="009C694A" w:rsidRDefault="009C694A" w:rsidP="009C694A">
            <w:pPr>
              <w:rPr>
                <w:b w:val="0"/>
                <w:sz w:val="21"/>
              </w:rPr>
            </w:pPr>
            <w:r>
              <w:rPr>
                <w:b w:val="0"/>
                <w:sz w:val="21"/>
              </w:rPr>
              <w:t>TEREDA</w:t>
            </w:r>
          </w:p>
        </w:tc>
        <w:tc>
          <w:tcPr>
            <w:tcW w:w="551" w:type="dxa"/>
          </w:tcPr>
          <w:p w14:paraId="13EBDE25"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AB5FF3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30CCFA7"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D86F801"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DE5435C"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0F560A26"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2D012AB"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369132C"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1114BEF"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F9AFE91"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824EC59" w14:textId="1EF0EAD7" w:rsidR="009C694A" w:rsidRDefault="009C694A" w:rsidP="009C694A">
            <w:pPr>
              <w:rPr>
                <w:sz w:val="21"/>
              </w:rPr>
            </w:pPr>
            <w:r>
              <w:rPr>
                <w:sz w:val="21"/>
              </w:rPr>
              <w:fldChar w:fldCharType="begin"/>
            </w:r>
            <w:r w:rsidR="001F4622">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sidR="001F4622">
              <w:rPr>
                <w:noProof/>
                <w:sz w:val="21"/>
              </w:rPr>
              <w:t>[30]</w:t>
            </w:r>
            <w:r>
              <w:rPr>
                <w:sz w:val="21"/>
              </w:rPr>
              <w:fldChar w:fldCharType="end"/>
            </w:r>
          </w:p>
        </w:tc>
      </w:tr>
      <w:tr w:rsidR="009C694A" w:rsidRPr="00C1502B" w14:paraId="38EF41AC"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20CE45D" w14:textId="77777777" w:rsidR="009C694A" w:rsidRDefault="009C694A" w:rsidP="009C694A">
            <w:pPr>
              <w:rPr>
                <w:b w:val="0"/>
                <w:sz w:val="21"/>
              </w:rPr>
            </w:pPr>
            <w:r>
              <w:rPr>
                <w:b w:val="0"/>
                <w:sz w:val="21"/>
              </w:rPr>
              <w:t>MLCARS</w:t>
            </w:r>
          </w:p>
        </w:tc>
        <w:tc>
          <w:tcPr>
            <w:tcW w:w="551" w:type="dxa"/>
          </w:tcPr>
          <w:p w14:paraId="33A19A54"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9AA5A7C"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75E3C4E"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53C86C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2E0C5A17"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2AE8E25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433F45F2"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D6B2CCD"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3A2B726"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458FE40"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1EC818" w14:textId="3FE5578E" w:rsidR="009C694A" w:rsidRDefault="009C694A" w:rsidP="009C694A">
            <w:pPr>
              <w:rPr>
                <w:sz w:val="21"/>
              </w:rPr>
            </w:pPr>
            <w:r>
              <w:rPr>
                <w:sz w:val="21"/>
              </w:rPr>
              <w:fldChar w:fldCharType="begin"/>
            </w:r>
            <w:r w:rsidR="001F4622">
              <w:rPr>
                <w:sz w:val="21"/>
              </w:rPr>
              <w:instrText xml:space="preserve"> ADDIN ZOTERO_ITEM CSL_CITATION {"citationID":"bUqyERyR","properties":{"formattedCitation":"[42]","plainCitation":"[42]","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1F4622">
              <w:rPr>
                <w:noProof/>
                <w:sz w:val="21"/>
              </w:rPr>
              <w:t>[42]</w:t>
            </w:r>
            <w:r>
              <w:rPr>
                <w:sz w:val="21"/>
              </w:rPr>
              <w:fldChar w:fldCharType="end"/>
            </w:r>
          </w:p>
        </w:tc>
      </w:tr>
      <w:tr w:rsidR="009C694A" w:rsidRPr="00C1502B" w14:paraId="05DC7A0A" w14:textId="77777777" w:rsidTr="009C694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DB72E30" w14:textId="77777777" w:rsidR="009C694A" w:rsidRDefault="009C694A" w:rsidP="009C694A">
            <w:pPr>
              <w:rPr>
                <w:b w:val="0"/>
                <w:sz w:val="21"/>
              </w:rPr>
            </w:pPr>
            <w:r>
              <w:rPr>
                <w:b w:val="0"/>
                <w:sz w:val="21"/>
              </w:rPr>
              <w:t>MagHive</w:t>
            </w:r>
          </w:p>
        </w:tc>
        <w:tc>
          <w:tcPr>
            <w:tcW w:w="551" w:type="dxa"/>
          </w:tcPr>
          <w:p w14:paraId="0773C4F4"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7F576C20"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7DBFD43"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D8FD413"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01C7A37D"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62D7A9EE"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069F0029"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CD5D035" w14:textId="77777777" w:rsidR="009C694A"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51A13448"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05F7C62" w14:textId="77777777" w:rsidR="009C694A" w:rsidRPr="00CC02E3" w:rsidRDefault="009C694A" w:rsidP="009C694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A33875A" w14:textId="30A23067" w:rsidR="009C694A" w:rsidRDefault="009C694A" w:rsidP="009C694A">
            <w:pPr>
              <w:rPr>
                <w:sz w:val="21"/>
              </w:rPr>
            </w:pPr>
            <w:r>
              <w:rPr>
                <w:sz w:val="21"/>
              </w:rPr>
              <w:fldChar w:fldCharType="begin"/>
            </w:r>
            <w:r w:rsidR="001F4622">
              <w:rPr>
                <w:sz w:val="21"/>
              </w:rPr>
              <w:instrText xml:space="preserve"> ADDIN ZOTERO_ITEM CSL_CITATION {"citationID":"z32Qvelf","properties":{"formattedCitation":"[43]","plainCitation":"[43]","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1F4622">
              <w:rPr>
                <w:noProof/>
                <w:sz w:val="21"/>
              </w:rPr>
              <w:t>[43]</w:t>
            </w:r>
            <w:r>
              <w:rPr>
                <w:sz w:val="21"/>
              </w:rPr>
              <w:fldChar w:fldCharType="end"/>
            </w:r>
          </w:p>
        </w:tc>
      </w:tr>
      <w:tr w:rsidR="009C694A" w:rsidRPr="00C1502B" w14:paraId="03A9B5F6" w14:textId="77777777" w:rsidTr="009C694A">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6428C26" w14:textId="77777777" w:rsidR="009C694A" w:rsidRDefault="009C694A" w:rsidP="009C694A">
            <w:pPr>
              <w:rPr>
                <w:b w:val="0"/>
                <w:sz w:val="21"/>
              </w:rPr>
            </w:pPr>
            <w:r>
              <w:rPr>
                <w:b w:val="0"/>
                <w:sz w:val="21"/>
              </w:rPr>
              <w:t>LTE SH</w:t>
            </w:r>
          </w:p>
        </w:tc>
        <w:tc>
          <w:tcPr>
            <w:tcW w:w="551" w:type="dxa"/>
          </w:tcPr>
          <w:p w14:paraId="720788AF"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6139D95"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912848"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0C3331D"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4B8CBB06"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0EFA6B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DB12D8"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36EBF03" w14:textId="77777777" w:rsidR="009C694A"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5AA2A80F"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04" w:type="dxa"/>
          </w:tcPr>
          <w:p w14:paraId="2D163CB7" w14:textId="77777777" w:rsidR="009C694A" w:rsidRPr="00CC02E3" w:rsidRDefault="009C694A" w:rsidP="009C694A">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4923F639" w14:textId="4493E942" w:rsidR="009C694A" w:rsidRDefault="009C694A" w:rsidP="009C694A">
            <w:pPr>
              <w:rPr>
                <w:sz w:val="21"/>
              </w:rPr>
            </w:pPr>
            <w:r>
              <w:rPr>
                <w:sz w:val="21"/>
              </w:rPr>
              <w:fldChar w:fldCharType="begin"/>
            </w:r>
            <w:r w:rsidR="001F4622">
              <w:rPr>
                <w:sz w:val="21"/>
              </w:rPr>
              <w:instrText xml:space="preserve"> ADDIN ZOTERO_ITEM CSL_CITATION {"citationID":"41z1MMCQ","properties":{"formattedCitation":"[44]","plainCitation":"[44]","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1F4622">
              <w:rPr>
                <w:noProof/>
                <w:sz w:val="21"/>
              </w:rPr>
              <w:t>[44]</w:t>
            </w:r>
            <w:r>
              <w:rPr>
                <w:sz w:val="21"/>
              </w:rPr>
              <w:fldChar w:fldCharType="end"/>
            </w:r>
          </w:p>
        </w:tc>
      </w:tr>
    </w:tbl>
    <w:p w14:paraId="20B65C43" w14:textId="77777777" w:rsidR="009C694A" w:rsidRPr="001E0F0C" w:rsidRDefault="009C694A" w:rsidP="009C694A">
      <w:pPr>
        <w:rPr>
          <w:sz w:val="18"/>
        </w:rPr>
      </w:pPr>
      <w:r>
        <w:rPr>
          <w:sz w:val="21"/>
        </w:rPr>
        <w:tab/>
      </w:r>
      <w:r w:rsidRPr="00C1502B">
        <w:rPr>
          <w:sz w:val="18"/>
        </w:rPr>
        <w:t xml:space="preserve">* </w:t>
      </w:r>
      <w:r>
        <w:rPr>
          <w:sz w:val="18"/>
        </w:rPr>
        <w:t>Only at design time</w:t>
      </w:r>
    </w:p>
    <w:p w14:paraId="0EFE2B2B" w14:textId="77777777" w:rsidR="009C694A" w:rsidRDefault="009C694A" w:rsidP="009C694A">
      <w:pPr>
        <w:rPr>
          <w:b/>
          <w:sz w:val="21"/>
        </w:rPr>
      </w:pPr>
    </w:p>
    <w:p w14:paraId="47CAC645" w14:textId="77777777" w:rsidR="009C694A" w:rsidRPr="0033457B" w:rsidRDefault="009C694A" w:rsidP="0033457B">
      <w:pPr>
        <w:pStyle w:val="Lijstalinea"/>
        <w:rPr>
          <w:b/>
        </w:rPr>
      </w:pPr>
      <w:r w:rsidRPr="0033457B">
        <w:rPr>
          <w:b/>
        </w:rPr>
        <w:t>Legend:</w:t>
      </w:r>
    </w:p>
    <w:p w14:paraId="1564BCC9" w14:textId="77777777" w:rsidR="0033457B" w:rsidRDefault="0033457B" w:rsidP="0033457B">
      <w:pPr>
        <w:pStyle w:val="Lijstalinea"/>
        <w:sectPr w:rsidR="0033457B" w:rsidSect="005B579B">
          <w:type w:val="continuous"/>
          <w:pgSz w:w="11907" w:h="16839" w:code="9"/>
          <w:pgMar w:top="1267" w:right="1339" w:bottom="1339" w:left="1339" w:header="720" w:footer="720" w:gutter="0"/>
          <w:cols w:space="720"/>
          <w:docGrid w:linePitch="360"/>
        </w:sectPr>
      </w:pPr>
    </w:p>
    <w:p w14:paraId="49252101" w14:textId="06CA2E74" w:rsidR="009C694A" w:rsidRPr="00A54A26" w:rsidRDefault="009C694A" w:rsidP="0033457B">
      <w:pPr>
        <w:pStyle w:val="Lijstalinea"/>
        <w:rPr>
          <w:sz w:val="20"/>
        </w:rPr>
      </w:pPr>
      <w:r w:rsidRPr="00A54A26">
        <w:rPr>
          <w:sz w:val="20"/>
        </w:rPr>
        <w:t>RP:</w:t>
      </w:r>
      <w:r w:rsidRPr="00A54A26">
        <w:rPr>
          <w:sz w:val="20"/>
        </w:rPr>
        <w:tab/>
        <w:t>Reminder Producing</w:t>
      </w:r>
    </w:p>
    <w:p w14:paraId="306FF855" w14:textId="77777777" w:rsidR="009C694A" w:rsidRPr="00A54A26" w:rsidRDefault="009C694A" w:rsidP="0033457B">
      <w:pPr>
        <w:pStyle w:val="Lijstalinea"/>
        <w:rPr>
          <w:sz w:val="20"/>
        </w:rPr>
      </w:pPr>
      <w:r w:rsidRPr="00A54A26">
        <w:rPr>
          <w:sz w:val="20"/>
        </w:rPr>
        <w:t>RI:</w:t>
      </w:r>
      <w:r w:rsidRPr="00A54A26">
        <w:rPr>
          <w:sz w:val="20"/>
        </w:rPr>
        <w:tab/>
        <w:t>Reminder Intercepting</w:t>
      </w:r>
    </w:p>
    <w:p w14:paraId="5296ADF8" w14:textId="77777777" w:rsidR="009C694A" w:rsidRPr="00A54A26" w:rsidRDefault="009C694A" w:rsidP="0033457B">
      <w:pPr>
        <w:pStyle w:val="Lijstalinea"/>
        <w:rPr>
          <w:sz w:val="20"/>
        </w:rPr>
      </w:pPr>
      <w:r w:rsidRPr="00A54A26">
        <w:rPr>
          <w:sz w:val="20"/>
        </w:rPr>
        <w:t>SS:</w:t>
      </w:r>
      <w:r w:rsidRPr="00A54A26">
        <w:rPr>
          <w:sz w:val="20"/>
        </w:rPr>
        <w:tab/>
        <w:t>Specific setup</w:t>
      </w:r>
    </w:p>
    <w:p w14:paraId="799CDBCE" w14:textId="77777777" w:rsidR="009C694A" w:rsidRPr="00A54A26" w:rsidRDefault="009C694A" w:rsidP="0033457B">
      <w:pPr>
        <w:pStyle w:val="Lijstalinea"/>
        <w:rPr>
          <w:sz w:val="20"/>
        </w:rPr>
      </w:pPr>
      <w:r w:rsidRPr="00A54A26">
        <w:rPr>
          <w:sz w:val="20"/>
        </w:rPr>
        <w:t>Tim:</w:t>
      </w:r>
      <w:r w:rsidRPr="00A54A26">
        <w:rPr>
          <w:sz w:val="20"/>
        </w:rPr>
        <w:tab/>
        <w:t>Time</w:t>
      </w:r>
    </w:p>
    <w:p w14:paraId="11A97070" w14:textId="77777777" w:rsidR="009C694A" w:rsidRPr="00A54A26" w:rsidRDefault="009C694A" w:rsidP="0033457B">
      <w:pPr>
        <w:pStyle w:val="Lijstalinea"/>
        <w:rPr>
          <w:sz w:val="20"/>
        </w:rPr>
      </w:pPr>
      <w:r w:rsidRPr="00A54A26">
        <w:rPr>
          <w:sz w:val="20"/>
        </w:rPr>
        <w:t>Loc:</w:t>
      </w:r>
      <w:r w:rsidRPr="00A54A26">
        <w:rPr>
          <w:sz w:val="20"/>
        </w:rPr>
        <w:tab/>
        <w:t>Location</w:t>
      </w:r>
    </w:p>
    <w:p w14:paraId="2C4B433E" w14:textId="77777777" w:rsidR="009C694A" w:rsidRPr="00A54A26" w:rsidRDefault="009C694A" w:rsidP="0033457B">
      <w:pPr>
        <w:pStyle w:val="Lijstalinea"/>
        <w:rPr>
          <w:sz w:val="20"/>
        </w:rPr>
      </w:pPr>
      <w:r w:rsidRPr="00A54A26">
        <w:rPr>
          <w:sz w:val="20"/>
        </w:rPr>
        <w:t>Act:</w:t>
      </w:r>
      <w:r w:rsidRPr="00A54A26">
        <w:rPr>
          <w:sz w:val="20"/>
        </w:rPr>
        <w:tab/>
        <w:t>Activity</w:t>
      </w:r>
    </w:p>
    <w:p w14:paraId="5E5F7119" w14:textId="77777777" w:rsidR="009C694A" w:rsidRPr="00A54A26" w:rsidRDefault="009C694A" w:rsidP="0033457B">
      <w:pPr>
        <w:pStyle w:val="Lijstalinea"/>
        <w:rPr>
          <w:sz w:val="20"/>
        </w:rPr>
      </w:pPr>
      <w:r w:rsidRPr="00A54A26">
        <w:rPr>
          <w:sz w:val="20"/>
        </w:rPr>
        <w:t>Env:</w:t>
      </w:r>
      <w:r w:rsidRPr="00A54A26">
        <w:rPr>
          <w:sz w:val="20"/>
        </w:rPr>
        <w:tab/>
        <w:t>Environment</w:t>
      </w:r>
    </w:p>
    <w:p w14:paraId="0E82A22E" w14:textId="77777777" w:rsidR="009C694A" w:rsidRPr="00A54A26" w:rsidRDefault="009C694A" w:rsidP="0033457B">
      <w:pPr>
        <w:pStyle w:val="Lijstalinea"/>
        <w:rPr>
          <w:sz w:val="20"/>
        </w:rPr>
      </w:pPr>
      <w:r w:rsidRPr="00A54A26">
        <w:rPr>
          <w:sz w:val="20"/>
        </w:rPr>
        <w:t>Dyn:</w:t>
      </w:r>
      <w:r w:rsidRPr="00A54A26">
        <w:rPr>
          <w:sz w:val="20"/>
        </w:rPr>
        <w:tab/>
        <w:t>Dynamic</w:t>
      </w:r>
    </w:p>
    <w:p w14:paraId="449466DF" w14:textId="77777777" w:rsidR="009C694A" w:rsidRPr="00A54A26" w:rsidRDefault="009C694A" w:rsidP="0033457B">
      <w:pPr>
        <w:pStyle w:val="Lijstalinea"/>
        <w:rPr>
          <w:sz w:val="20"/>
        </w:rPr>
      </w:pPr>
      <w:r w:rsidRPr="00A54A26">
        <w:rPr>
          <w:sz w:val="20"/>
        </w:rPr>
        <w:t>UV:</w:t>
      </w:r>
      <w:r w:rsidRPr="00A54A26">
        <w:rPr>
          <w:sz w:val="20"/>
        </w:rPr>
        <w:tab/>
        <w:t>User Values</w:t>
      </w:r>
    </w:p>
    <w:p w14:paraId="0C3B60A4" w14:textId="77777777" w:rsidR="009C694A" w:rsidRPr="00A54A26" w:rsidRDefault="009C694A" w:rsidP="0033457B">
      <w:pPr>
        <w:pStyle w:val="Lijstalinea"/>
        <w:rPr>
          <w:sz w:val="20"/>
        </w:rPr>
      </w:pPr>
      <w:r w:rsidRPr="00A54A26">
        <w:rPr>
          <w:sz w:val="20"/>
        </w:rPr>
        <w:t>IA:</w:t>
      </w:r>
      <w:r w:rsidRPr="00A54A26">
        <w:rPr>
          <w:sz w:val="20"/>
        </w:rPr>
        <w:tab/>
        <w:t>Interrupt Analysis</w:t>
      </w:r>
    </w:p>
    <w:p w14:paraId="42B82B94" w14:textId="77777777" w:rsidR="0033457B" w:rsidRDefault="0033457B" w:rsidP="009C694A">
      <w:pPr>
        <w:sectPr w:rsidR="0033457B" w:rsidSect="00A54A26">
          <w:type w:val="continuous"/>
          <w:pgSz w:w="11907" w:h="16839" w:code="9"/>
          <w:pgMar w:top="1267" w:right="1339" w:bottom="1339" w:left="1339" w:header="720" w:footer="720" w:gutter="0"/>
          <w:cols w:num="2" w:space="720"/>
          <w:docGrid w:linePitch="360"/>
        </w:sectPr>
      </w:pPr>
    </w:p>
    <w:p w14:paraId="1986AD92" w14:textId="5EBD82F1" w:rsidR="0033457B" w:rsidRDefault="0033457B" w:rsidP="00F5513D">
      <w:pPr>
        <w:pStyle w:val="Kop2"/>
      </w:pPr>
      <w:bookmarkStart w:id="14" w:name="_Toc528065412"/>
      <w:r>
        <w:t>Discussion</w:t>
      </w:r>
      <w:bookmarkEnd w:id="14"/>
    </w:p>
    <w:p w14:paraId="189E51DD" w14:textId="77777777" w:rsidR="0033457B" w:rsidRDefault="0033457B" w:rsidP="0033457B">
      <w:r>
        <w:t>Overall the smart reminder concepts can be divided based on two distinct features. Firstly, those requiring a specific set-up of hardware. And secondly, those that use any sort of dynamic AI over simply hardcoding rules at design time.</w:t>
      </w:r>
    </w:p>
    <w:p w14:paraId="70454A19" w14:textId="77777777" w:rsidR="0033457B" w:rsidRDefault="0033457B" w:rsidP="0033457B">
      <w:r>
        <w:t xml:space="preserve">The specific set-up concepts are quite apt and able for those scenarios, but quickly fall short when applied to other scenarios or when generalizing the solution. </w:t>
      </w:r>
    </w:p>
    <w:p w14:paraId="710BD9C7" w14:textId="77777777" w:rsidR="0033457B" w:rsidRDefault="0033457B" w:rsidP="0033457B">
      <w:r>
        <w:t>The majority of the concepts use (or can use) information about the user’s activity to some extent. This activity information can either be used to instigate the notification, or to analyze However, there are a few which take it further and use machine learning or other methods in order to predict the subsequent activity.</w:t>
      </w:r>
    </w:p>
    <w:p w14:paraId="3BD2B6AD" w14:textId="77777777" w:rsidR="0033457B" w:rsidRDefault="0033457B" w:rsidP="0033457B">
      <w:r>
        <w:t>Generally, user values are not something linked to timing smart reminders. To less or more extent, however, they are being used at design time to shape the model.</w:t>
      </w:r>
    </w:p>
    <w:p w14:paraId="427AEF20" w14:textId="23E6243F" w:rsidR="0033457B" w:rsidRDefault="0033457B" w:rsidP="0033457B">
      <w:r>
        <w:t xml:space="preserve">So, what is useful? There is no existing implementation that can immediately be extended with user values. However, there are several implementations that contain interesting ideas that can be combined. Most notably </w:t>
      </w:r>
      <w:r>
        <w:fldChar w:fldCharType="begin"/>
      </w:r>
      <w:r w:rsidR="001F4622">
        <w:instrText xml:space="preserve"> ADDIN ZOTERO_ITEM CSL_CITATION {"citationID":"IAgr1c0R","properties":{"formattedCitation":"[4], [12], [27], [28], [30], [32], [41]","plainCitation":"[4], [12], [27], [28], [30], [32], [4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1F4622">
        <w:rPr>
          <w:noProof/>
        </w:rPr>
        <w:t>[4], [12], [27], [28], [30], [32], [41]</w:t>
      </w:r>
      <w:r>
        <w:fldChar w:fldCharType="end"/>
      </w:r>
      <w:r>
        <w:t>.</w:t>
      </w:r>
    </w:p>
    <w:p w14:paraId="01347A57" w14:textId="507D192B" w:rsidR="0033457B" w:rsidRDefault="0033457B" w:rsidP="00F5513D">
      <w:pPr>
        <w:pStyle w:val="Kop2"/>
      </w:pPr>
      <w:bookmarkStart w:id="15" w:name="_Toc528065413"/>
      <w:r>
        <w:lastRenderedPageBreak/>
        <w:t>Feasibility</w:t>
      </w:r>
      <w:bookmarkEnd w:id="15"/>
    </w:p>
    <w:p w14:paraId="7DA05492" w14:textId="2BC3BE0C" w:rsidR="0033457B" w:rsidRDefault="0033457B" w:rsidP="0033457B">
      <w:r>
        <w:t xml:space="preserve">If the desire is to combine the concept of the aforementioned papers, just like with any store-bought product, it is important to check whether they actually deliver. Additionally, the question is to what extent these concepts can be used to create a value based smart reminder system. </w:t>
      </w:r>
    </w:p>
    <w:p w14:paraId="526F5D70" w14:textId="0F39EEC1" w:rsidR="0033457B" w:rsidRDefault="0033457B" w:rsidP="0033457B">
      <w:r>
        <w:t xml:space="preserve">Firstly, the data collection concepts. Thank to close ties with the company behind Olisto </w:t>
      </w:r>
      <w:r>
        <w:fldChar w:fldCharType="begin"/>
      </w:r>
      <w:r w:rsidR="001F4622">
        <w:instrText xml:space="preserve"> ADDIN ZOTERO_ITEM CSL_CITATION {"citationID":"cyO2Vm7o","properties":{"formattedCitation":"[12]","plainCitation":"[12]","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1F4622">
        <w:rPr>
          <w:noProof/>
        </w:rPr>
        <w:t>[12]</w:t>
      </w:r>
      <w:r>
        <w:fldChar w:fldCharType="end"/>
      </w:r>
      <w:r>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2FD60289" w14:textId="43263FA4" w:rsidR="0033457B" w:rsidRDefault="0033457B" w:rsidP="0033457B">
      <w:r>
        <w:t xml:space="preserve">Aside from gathering and analyzing data ourselves, there are numerous existing data sets. Two of which, are directly provided </w:t>
      </w:r>
      <w:r>
        <w:fldChar w:fldCharType="begin"/>
      </w:r>
      <w:r w:rsidR="001F4622">
        <w:instrText xml:space="preserve"> ADDIN ZOTERO_ITEM CSL_CITATION {"citationID":"umbT6idd","properties":{"formattedCitation":"[45], [46]","plainCitation":"[45], [46]","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1F4622">
        <w:rPr>
          <w:rFonts w:ascii="Cambria Math" w:hAnsi="Cambria Math" w:cs="Cambria Math"/>
        </w:rPr>
        <w:instrText>ﬀ</w:instrText>
      </w:r>
      <w:r w:rsidR="001F4622">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fldChar w:fldCharType="separate"/>
      </w:r>
      <w:r w:rsidR="001F4622">
        <w:rPr>
          <w:noProof/>
        </w:rPr>
        <w:t>[45], [46]</w:t>
      </w:r>
      <w:r>
        <w:fldChar w:fldCharType="end"/>
      </w:r>
      <w:r>
        <w:t xml:space="preserve"> and probably more are available. These datasets have a range of activities and other data recorded over time. Note that in </w:t>
      </w:r>
      <w:r>
        <w:fldChar w:fldCharType="begin"/>
      </w:r>
      <w:r w:rsidR="001F4622">
        <w:instrText xml:space="preserve"> ADDIN ZOTERO_ITEM CSL_CITATION {"citationID":"pzQhRPQf","properties":{"formattedCitation":"[37]","plainCitation":"[37]","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1F4622">
        <w:rPr>
          <w:noProof/>
        </w:rPr>
        <w:t>[37]</w:t>
      </w:r>
      <w:r>
        <w:fldChar w:fldCharType="end"/>
      </w:r>
      <w:r>
        <w:t>, the first dataset was used, but synthetically enhanced to add several properties such as the user activity other than call information and mobile phone usage. The second dataset has a limited but clear number of activities which are recognized and as such more readily usable. These, and similar, datasets can be used both for design and for testing. The range of activities recorded in these datasets and platforms limits the applicable scenarios. As such the data source should be chosen before the initial designs are done.</w:t>
      </w:r>
    </w:p>
    <w:p w14:paraId="73800BA1" w14:textId="5F11AEBD" w:rsidR="0033457B" w:rsidRDefault="0033457B" w:rsidP="0033457B">
      <w:r>
        <w:t>Secondly, how to analyze the incoming data. The part of the program analyzing this, or the middleware, is dependent on the type of incoming data. If fully detailed activity information is incoming, the middleware is not necessary since the any further analysis or manipulation can be directly performed on the data. However, when taking information from sensors, such a middleware has to be used to filter any interesting information.</w:t>
      </w:r>
    </w:p>
    <w:p w14:paraId="67B5337D" w14:textId="124EB117" w:rsidR="0033457B" w:rsidRDefault="0033457B" w:rsidP="0033457B">
      <w:r>
        <w:t xml:space="preserve">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rsidR="001F4622">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1F4622">
        <w:rPr>
          <w:noProof/>
        </w:rPr>
        <w:t>[4]</w:t>
      </w:r>
      <w:r>
        <w:fldChar w:fldCharType="end"/>
      </w:r>
      <w:r>
        <w:t xml:space="preserve">, they did just that; they designed their own middleware. However, it cannot be used since it remains exactly that, a design. In </w:t>
      </w:r>
      <w:r>
        <w:fldChar w:fldCharType="begin"/>
      </w:r>
      <w:r w:rsidR="001F4622">
        <w:instrText xml:space="preserve"> ADDIN ZOTERO_ITEM CSL_CITATION {"citationID":"VjZjm80z","properties":{"formattedCitation":"[27]","plainCitation":"[27]","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1F4622">
        <w:rPr>
          <w:noProof/>
        </w:rPr>
        <w:t>[27]</w:t>
      </w:r>
      <w:r>
        <w:fldChar w:fldCharType="end"/>
      </w:r>
      <w:r>
        <w:t xml:space="preserve">, however, they used an existing middleware </w:t>
      </w:r>
      <w:r>
        <w:fldChar w:fldCharType="begin"/>
      </w:r>
      <w:r w:rsidR="001F4622">
        <w:instrText xml:space="preserve"> ADDIN ZOTERO_ITEM CSL_CITATION {"citationID":"P9Iii3Kq","properties":{"formattedCitation":"[39]","plainCitation":"[39]","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1F4622">
        <w:rPr>
          <w:noProof/>
        </w:rPr>
        <w:t>[39]</w:t>
      </w:r>
      <w:r>
        <w:fldChar w:fldCharType="end"/>
      </w:r>
      <w:r>
        <w:t xml:space="preserve">. In combination with a context toolkit </w:t>
      </w:r>
      <w:r>
        <w:fldChar w:fldCharType="begin"/>
      </w:r>
      <w:r w:rsidR="001F4622">
        <w:instrText xml:space="preserve"> ADDIN ZOTERO_ITEM CSL_CITATION {"citationID":"fPRcPQVR","properties":{"formattedCitation":"[47]","plainCitation":"[47]","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1F4622">
        <w:rPr>
          <w:noProof/>
        </w:rPr>
        <w:t>[47]</w:t>
      </w:r>
      <w:r>
        <w:fldChar w:fldCharType="end"/>
      </w:r>
      <w:r>
        <w:t xml:space="preserve">, also used in CybreMinder </w:t>
      </w:r>
      <w:r>
        <w:fldChar w:fldCharType="begin"/>
      </w:r>
      <w:r w:rsidR="001F4622">
        <w:instrText xml:space="preserve"> ADDIN ZOTERO_ITEM CSL_CITATION {"citationID":"coMbV6Qy","properties":{"formattedCitation":"[38]","plainCitation":"[3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1F4622">
        <w:rPr>
          <w:noProof/>
        </w:rPr>
        <w:t>[38]</w:t>
      </w:r>
      <w:r>
        <w:fldChar w:fldCharType="end"/>
      </w:r>
      <w:r>
        <w:t xml:space="preserve">. The CASanDRA framework </w:t>
      </w:r>
      <w:r>
        <w:fldChar w:fldCharType="begin"/>
      </w:r>
      <w:r w:rsidR="001F4622">
        <w:instrText xml:space="preserve"> ADDIN ZOTERO_ITEM CSL_CITATION {"citationID":"OpDZ7wWD","properties":{"formattedCitation":"[39]","plainCitation":"[39]","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1F4622">
        <w:rPr>
          <w:noProof/>
        </w:rPr>
        <w:t>[39]</w:t>
      </w:r>
      <w:r>
        <w:fldChar w:fldCharType="end"/>
      </w:r>
      <w:r>
        <w:t>, however shows great promise since it’s actively used. However, up to this moment, 03-08, I have not been able to find the actual implementation. As such I have contacted the authors of the original paper and those of papers which used/referenced it.</w:t>
      </w:r>
    </w:p>
    <w:p w14:paraId="2D854323" w14:textId="228C2EFA" w:rsidR="0033457B" w:rsidRDefault="0033457B" w:rsidP="0033457B">
      <w:r>
        <w:t xml:space="preserve">Lastly, the most important aspect is the actual analysis. A wonderful starting point from within this research group is that of Tielman </w:t>
      </w:r>
      <w:r>
        <w:fldChar w:fldCharType="begin"/>
      </w:r>
      <w:r w:rsidR="001F4622">
        <w:instrText xml:space="preserve"> ADDIN ZOTERO_ITEM CSL_CITATION {"citationID":"iXAXvgo6","properties":{"formattedCitation":"[41]","plainCitation":"[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1F4622">
        <w:rPr>
          <w:noProof/>
        </w:rPr>
        <w:t>[41]</w:t>
      </w:r>
      <w:r>
        <w:fldChar w:fldCharType="end"/>
      </w:r>
      <w:r>
        <w:t xml:space="preserve">. Combining its ideas of action hierarchies and values </w:t>
      </w:r>
      <w:r>
        <w:lastRenderedPageBreak/>
        <w:t xml:space="preserve">with that of goal reasoning </w:t>
      </w:r>
      <w:r>
        <w:fldChar w:fldCharType="begin"/>
      </w:r>
      <w:r w:rsidR="001F4622">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1F4622">
        <w:rPr>
          <w:noProof/>
        </w:rPr>
        <w:t>[32]</w:t>
      </w:r>
      <w:r>
        <w:fldChar w:fldCharType="end"/>
      </w:r>
      <w:r>
        <w:t xml:space="preserve"> and possibly that of temporal analysis </w:t>
      </w:r>
      <w:r>
        <w:fldChar w:fldCharType="begin"/>
      </w:r>
      <w:r w:rsidR="001F4622">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1F4622">
        <w:rPr>
          <w:noProof/>
        </w:rPr>
        <w:t>[30]</w:t>
      </w:r>
      <w:r>
        <w:fldChar w:fldCharType="end"/>
      </w:r>
      <w:r>
        <w:t xml:space="preserve"> could lead to very interesting results. The goal reasoning will allow for analyzing the possibilities of the moments of reminding (i.e. before it’s too late). The temporal analysis will allow for better predictions. The authors have been contacted for the actual code behind. However, the description is clear enough to incorporate it without it as well.</w:t>
      </w:r>
    </w:p>
    <w:p w14:paraId="77BFF71C" w14:textId="77777777" w:rsidR="00CE6F7E" w:rsidRDefault="00CE6F7E" w:rsidP="00CE6F7E">
      <w:pPr>
        <w:rPr>
          <w:b/>
        </w:rPr>
      </w:pPr>
      <w:r>
        <w:rPr>
          <w:b/>
        </w:rPr>
        <w:t>Initial design idea:</w:t>
      </w:r>
    </w:p>
    <w:p w14:paraId="1A77EDD4" w14:textId="77777777" w:rsidR="00CE6F7E" w:rsidRDefault="00CE6F7E" w:rsidP="00CE6F7E">
      <w:pPr>
        <w:pStyle w:val="Lijstalinea"/>
        <w:numPr>
          <w:ilvl w:val="0"/>
          <w:numId w:val="31"/>
        </w:numPr>
        <w:spacing w:after="0" w:line="240" w:lineRule="auto"/>
        <w:jc w:val="left"/>
      </w:pPr>
      <w:r>
        <w:t>Do not use any existing middleware</w:t>
      </w:r>
    </w:p>
    <w:p w14:paraId="05EB8CDA" w14:textId="77777777" w:rsidR="00CE6F7E" w:rsidRDefault="00CE6F7E" w:rsidP="00CE6F7E">
      <w:pPr>
        <w:pStyle w:val="Lijstalinea"/>
        <w:numPr>
          <w:ilvl w:val="0"/>
          <w:numId w:val="31"/>
        </w:numPr>
        <w:spacing w:after="0" w:line="240" w:lineRule="auto"/>
        <w:jc w:val="left"/>
      </w:pPr>
      <w:r>
        <w:t>Use existing datasets as a basis for design</w:t>
      </w:r>
    </w:p>
    <w:p w14:paraId="38872877" w14:textId="77777777" w:rsidR="00CE6F7E" w:rsidRDefault="00CE6F7E" w:rsidP="00CE6F7E">
      <w:pPr>
        <w:pStyle w:val="Lijstalinea"/>
        <w:numPr>
          <w:ilvl w:val="0"/>
          <w:numId w:val="31"/>
        </w:numPr>
        <w:spacing w:after="0" w:line="240" w:lineRule="auto"/>
        <w:jc w:val="left"/>
      </w:pPr>
      <w:r>
        <w:t>Construct a middleware for data obtained through Olisto for later testing</w:t>
      </w:r>
    </w:p>
    <w:p w14:paraId="34282995" w14:textId="77777777" w:rsidR="00CE6F7E" w:rsidRDefault="00CE6F7E" w:rsidP="00CE6F7E">
      <w:pPr>
        <w:pStyle w:val="Lijstalinea"/>
        <w:numPr>
          <w:ilvl w:val="0"/>
          <w:numId w:val="31"/>
        </w:numPr>
        <w:spacing w:after="0" w:line="240" w:lineRule="auto"/>
        <w:jc w:val="left"/>
      </w:pPr>
      <w:r>
        <w:t>Describe several basic scenarios to test</w:t>
      </w:r>
    </w:p>
    <w:p w14:paraId="03D0167E" w14:textId="77777777" w:rsidR="00CE6F7E" w:rsidRDefault="00CE6F7E" w:rsidP="00CE6F7E">
      <w:pPr>
        <w:pStyle w:val="Lijstalinea"/>
        <w:numPr>
          <w:ilvl w:val="0"/>
          <w:numId w:val="31"/>
        </w:numPr>
        <w:spacing w:after="0" w:line="240" w:lineRule="auto"/>
        <w:jc w:val="left"/>
      </w:pPr>
      <w:r>
        <w:t xml:space="preserve">Optional: Design basic software code based on </w:t>
      </w:r>
      <w:r>
        <w:fldChar w:fldCharType="begin"/>
      </w:r>
      <w:r>
        <w:instrText xml:space="preserve"> ADDIN ZOTERO_ITEM CSL_CITATION {"citationID":"UeVG76I3","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p>
    <w:p w14:paraId="60FB9FB0" w14:textId="77777777" w:rsidR="00CE6F7E" w:rsidRDefault="00CE6F7E" w:rsidP="00CE6F7E">
      <w:pPr>
        <w:pStyle w:val="Lijstalinea"/>
        <w:numPr>
          <w:ilvl w:val="0"/>
          <w:numId w:val="31"/>
        </w:numPr>
        <w:spacing w:after="0" w:line="240" w:lineRule="auto"/>
        <w:jc w:val="left"/>
      </w:pPr>
      <w:r>
        <w:t xml:space="preserve">Design and create basic software based on </w:t>
      </w:r>
      <w:r>
        <w:fldChar w:fldCharType="begin"/>
      </w:r>
      <w:r>
        <w:instrText xml:space="preserve"> ADDIN ZOTERO_ITEM CSL_CITATION {"citationID":"6bfQe20x","properties":{"formattedCitation":"[32], [41]","plainCitation":"[32], [41]","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2], [41]</w:t>
      </w:r>
      <w:r>
        <w:fldChar w:fldCharType="end"/>
      </w:r>
      <w:r>
        <w:t xml:space="preserve"> </w:t>
      </w:r>
    </w:p>
    <w:p w14:paraId="3029FA74" w14:textId="77777777" w:rsidR="00CE6F7E" w:rsidRDefault="00CE6F7E" w:rsidP="00CE6F7E">
      <w:pPr>
        <w:pStyle w:val="Lijstalinea"/>
        <w:numPr>
          <w:ilvl w:val="0"/>
          <w:numId w:val="31"/>
        </w:numPr>
        <w:spacing w:after="0" w:line="240" w:lineRule="auto"/>
        <w:jc w:val="left"/>
      </w:pPr>
      <w:r>
        <w:t>Create analysis of maximizing value (with and without prediction)</w:t>
      </w:r>
    </w:p>
    <w:p w14:paraId="6C6D71CD" w14:textId="051E0774" w:rsidR="0033457B" w:rsidRDefault="0033457B">
      <w:pPr>
        <w:jc w:val="left"/>
      </w:pPr>
      <w:r>
        <w:br w:type="page"/>
      </w:r>
    </w:p>
    <w:p w14:paraId="6C10A64F" w14:textId="522ADB60" w:rsidR="0033457B" w:rsidRDefault="0033457B" w:rsidP="0033457B">
      <w:pPr>
        <w:pStyle w:val="Kop1"/>
        <w:ind w:left="720"/>
        <w:jc w:val="right"/>
      </w:pPr>
      <w:bookmarkStart w:id="16" w:name="_Toc528065414"/>
      <w:r>
        <w:lastRenderedPageBreak/>
        <w:br/>
        <w:t>Concept design</w:t>
      </w:r>
      <w:bookmarkEnd w:id="16"/>
    </w:p>
    <w:p w14:paraId="775B87CA" w14:textId="77777777" w:rsidR="00E80C95" w:rsidRDefault="00E80C95" w:rsidP="00E80C95">
      <w:pPr>
        <w:spacing w:after="0" w:line="240" w:lineRule="auto"/>
        <w:jc w:val="left"/>
      </w:pPr>
    </w:p>
    <w:p w14:paraId="1524B1DD" w14:textId="687833A9" w:rsidR="00E80C95" w:rsidRDefault="00E80C95" w:rsidP="00CE6F7E">
      <w:r>
        <w:t xml:space="preserve">The initial design is based on combining the ideas of two papers, </w:t>
      </w:r>
      <w:r>
        <w:fldChar w:fldCharType="begin"/>
      </w:r>
      <w:r>
        <w:instrText xml:space="preserve"> ADDIN ZOTERO_ITEM CSL_CITATION {"citationID":"GHZs0ZY3","properties":{"formattedCitation":"[30], [41]","plainCitation":"[30], [41]","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0], [41]</w:t>
      </w:r>
      <w:r>
        <w:fldChar w:fldCharType="end"/>
      </w:r>
      <w:r>
        <w:t xml:space="preserve">. First, a model for activity prediction is made based on existing algorithms such as the Expectation Maximization </w:t>
      </w:r>
      <w:r>
        <w:fldChar w:fldCharType="begin"/>
      </w:r>
      <w:r>
        <w:instrText xml:space="preserve"> ADDIN ZOTERO_ITEM CSL_CITATION {"citationID":"22aQCpxV","properties":{"formattedCitation":"[48]","plainCitation":"[48]","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Pr>
          <w:noProof/>
        </w:rPr>
        <w:t>[48]</w:t>
      </w:r>
      <w:r>
        <w:fldChar w:fldCharType="end"/>
      </w:r>
      <w:r>
        <w:t xml:space="preserve"> and Apriori </w:t>
      </w:r>
      <w:r>
        <w:fldChar w:fldCharType="begin"/>
      </w:r>
      <w:r>
        <w:instrText xml:space="preserve"> ADDIN ZOTERO_ITEM CSL_CITATION {"citationID":"IaKVujdN","properties":{"formattedCitation":"[49], [50]","plainCitation":"[49], [50]","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Pr>
          <w:noProof/>
        </w:rPr>
        <w:t>[49], [50]</w:t>
      </w:r>
      <w:r>
        <w:fldChar w:fldCharType="end"/>
      </w:r>
      <w:r>
        <w:t xml:space="preserve"> algorithms. Consecutively</w:t>
      </w:r>
      <w:r w:rsidR="001A4C92">
        <w:t xml:space="preserve"> this model is combined with knowledge of user values to extend the model and allow for statistical analysis in order to predict the most ideal moment for notification.</w:t>
      </w:r>
    </w:p>
    <w:p w14:paraId="6662DA98" w14:textId="78CFD809" w:rsidR="001A4C92" w:rsidRDefault="001A4C92" w:rsidP="00F5513D">
      <w:pPr>
        <w:pStyle w:val="Kop2"/>
      </w:pPr>
      <w:r>
        <w:t>Expectation Maximization</w:t>
      </w:r>
    </w:p>
    <w:p w14:paraId="7968F140" w14:textId="7561DAAD" w:rsidR="001A4C92" w:rsidRDefault="008F689E" w:rsidP="001A4C92">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2CB0B636" w14:textId="329ED25F" w:rsidR="00D009D3" w:rsidRDefault="00CE6F7E" w:rsidP="001A4C92">
      <w:r>
        <w:t>Within</w:t>
      </w:r>
      <w:r w:rsidR="00D009D3">
        <w:t xml:space="preserve">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In order to statistically analyze soft clustering, mixture models can be used.</w:t>
      </w:r>
    </w:p>
    <w:p w14:paraId="7C0813E4" w14:textId="7D2E22E3" w:rsidR="00D009D3" w:rsidRDefault="00D009D3" w:rsidP="001A4C92">
      <w:r>
        <w:t xml:space="preserve">Mixture models are a probabilistically sound way of analyzing soft clustering cases. With this method, each cluster is described as </w:t>
      </w:r>
      <w:r w:rsidR="00CE6F7E">
        <w:t>a generative model</w:t>
      </w:r>
      <w:r w:rsidR="00CE6F7E">
        <w:rPr>
          <w:rStyle w:val="Voetnootmarkering"/>
        </w:rPr>
        <w:footnoteReference w:id="1"/>
      </w:r>
      <w:r w:rsidR="00CE6F7E">
        <w:t xml:space="preserve">, such as a Gaussian or multinomial. However, the parameters of the model are unknown (for example the mean and covariance in the case of a Gaussian model). </w:t>
      </w:r>
    </w:p>
    <w:p w14:paraId="4B0DD59A" w14:textId="7D5E1AAA" w:rsidR="009C694A" w:rsidRPr="009C694A" w:rsidRDefault="00CE6F7E" w:rsidP="009C694A">
      <w:r>
        <w:t xml:space="preserve">If the source cluster of each observation is known, the estimation of these parameters is trivially done through a simple calculation. However, even when not knowing the source, as is the case in a clustering problem, the EM-algorithm </w:t>
      </w:r>
      <w:r w:rsidR="00F5513D">
        <w:t>will guess the cluster each point</w:t>
      </w:r>
      <w:r>
        <w:t xml:space="preserve"> </w:t>
      </w:r>
      <w:r w:rsidR="00F5513D">
        <w:t xml:space="preserve">likely belongs to. </w:t>
      </w:r>
      <w:r w:rsidR="00F5513D" w:rsidRPr="00F5513D">
        <w:t xml:space="preserve">This is done by using the Baysal formulae, those of conditional probability. However, in order to use these formulae, the parameters of the models need to be known. This leads to a “chicken and egg” problem. </w:t>
      </w:r>
      <w:r w:rsidR="00AE5A21" w:rsidRPr="00F5513D">
        <w:t>The algorithm works on any n-dimensional dataset by first performing a</w:t>
      </w:r>
      <w:r w:rsidR="00F5513D">
        <w:t xml:space="preserve"> random</w:t>
      </w:r>
      <w:r w:rsidR="00AE5A21" w:rsidRPr="00F5513D">
        <w:t xml:space="preserve"> estimate (expectation) to the initial </w:t>
      </w:r>
      <w:r w:rsidR="00F5513D">
        <w:t>parameters</w:t>
      </w:r>
      <w:r w:rsidR="00AE5A21" w:rsidRPr="00F5513D">
        <w:t xml:space="preserve"> and iteratively improving (maximizing) </w:t>
      </w:r>
      <w:r w:rsidR="00F5513D">
        <w:t>them</w:t>
      </w:r>
      <w:r w:rsidR="00AE5A21" w:rsidRPr="00F5513D">
        <w:t>.</w:t>
      </w:r>
      <w:r w:rsidR="00F5513D">
        <w:t xml:space="preserve"> </w:t>
      </w:r>
    </w:p>
    <w:p w14:paraId="531BE5A7" w14:textId="0C2E1030" w:rsidR="009C694A" w:rsidRPr="009C694A" w:rsidRDefault="00251F43" w:rsidP="00251F43">
      <w:pPr>
        <w:pStyle w:val="Kop2"/>
      </w:pPr>
      <w:r>
        <w:lastRenderedPageBreak/>
        <w:t>Apriori algorithm</w:t>
      </w:r>
      <w:bookmarkStart w:id="17" w:name="_GoBack"/>
      <w:bookmarkEnd w:id="17"/>
    </w:p>
    <w:p w14:paraId="7D7918EC" w14:textId="77777777" w:rsidR="00CE030D" w:rsidRPr="00CE030D" w:rsidRDefault="00CE030D" w:rsidP="00CE030D"/>
    <w:p w14:paraId="16B3B09C" w14:textId="77777777" w:rsidR="0033457B" w:rsidRDefault="0033457B">
      <w:pPr>
        <w:jc w:val="left"/>
        <w:rPr>
          <w:rFonts w:asciiTheme="majorHAnsi" w:eastAsiaTheme="majorEastAsia" w:hAnsiTheme="majorHAnsi" w:cstheme="majorBidi"/>
          <w:sz w:val="144"/>
          <w:szCs w:val="32"/>
        </w:rPr>
      </w:pPr>
      <w:r>
        <w:rPr>
          <w:sz w:val="144"/>
        </w:rPr>
        <w:br w:type="page"/>
      </w:r>
    </w:p>
    <w:p w14:paraId="05AAFC84" w14:textId="589FD48B" w:rsidR="00D63996" w:rsidRDefault="00D63996" w:rsidP="00D63996">
      <w:pPr>
        <w:pStyle w:val="Kop1"/>
        <w:ind w:left="720"/>
        <w:jc w:val="right"/>
      </w:pPr>
      <w:bookmarkStart w:id="18" w:name="_Toc528065415"/>
      <w:r>
        <w:lastRenderedPageBreak/>
        <w:br/>
        <w:t>References</w:t>
      </w:r>
      <w:bookmarkEnd w:id="18"/>
    </w:p>
    <w:p w14:paraId="0C4B5659" w14:textId="77777777" w:rsidR="003C495F" w:rsidRDefault="003C495F" w:rsidP="003C495F">
      <w:pPr>
        <w:pStyle w:val="Bibliografie1"/>
        <w:rPr>
          <w:sz w:val="20"/>
        </w:rPr>
        <w:sectPr w:rsidR="003C495F" w:rsidSect="005B579B">
          <w:type w:val="continuous"/>
          <w:pgSz w:w="11907" w:h="16839" w:code="9"/>
          <w:pgMar w:top="1267" w:right="1339" w:bottom="1339" w:left="1339" w:header="720" w:footer="720" w:gutter="0"/>
          <w:cols w:space="720"/>
          <w:docGrid w:linePitch="360"/>
        </w:sectPr>
      </w:pPr>
    </w:p>
    <w:p w14:paraId="59CC1828" w14:textId="77777777" w:rsidR="00E80C95" w:rsidRPr="00E80C95" w:rsidRDefault="006D0507" w:rsidP="00E80C95">
      <w:pPr>
        <w:widowControl w:val="0"/>
        <w:autoSpaceDE w:val="0"/>
        <w:autoSpaceDN w:val="0"/>
        <w:adjustRightInd w:val="0"/>
        <w:rPr>
          <w:rFonts w:ascii="Times New Roman" w:cs="Times New Roman"/>
          <w:color w:val="000000"/>
          <w:sz w:val="20"/>
        </w:rPr>
      </w:pPr>
      <w:r w:rsidRPr="003C495F">
        <w:rPr>
          <w:sz w:val="20"/>
        </w:rPr>
        <w:fldChar w:fldCharType="begin"/>
      </w:r>
      <w:r w:rsidR="001F4622">
        <w:rPr>
          <w:sz w:val="20"/>
        </w:rPr>
        <w:instrText xml:space="preserve"> ADDIN ZOTERO_BIBL {"uncited":[],"omitted":[],"custom":[]} CSL_BIBLIOGRAPHY </w:instrText>
      </w:r>
      <w:r w:rsidRPr="003C495F">
        <w:rPr>
          <w:sz w:val="20"/>
        </w:rPr>
        <w:fldChar w:fldCharType="separate"/>
      </w:r>
      <w:r w:rsidR="00E80C95" w:rsidRPr="00E80C95">
        <w:rPr>
          <w:rFonts w:ascii="Times New Roman" w:cs="Times New Roman"/>
          <w:color w:val="000000"/>
          <w:sz w:val="20"/>
        </w:rPr>
        <w:t>[1]</w:t>
      </w:r>
      <w:r w:rsidR="00E80C95" w:rsidRPr="00E80C95">
        <w:rPr>
          <w:rFonts w:ascii="Times New Roman" w:cs="Times New Roman"/>
          <w:color w:val="000000"/>
          <w:sz w:val="20"/>
        </w:rPr>
        <w:tab/>
        <w:t xml:space="preserve">T. Okoshi, H. Nozaki, J. Nakazawa, H. Tokuda, J. Ramos, and A. K. Dey, “Towards attention-aware adaptive notification on smart phones,” </w:t>
      </w:r>
      <w:r w:rsidR="00E80C95" w:rsidRPr="00E80C95">
        <w:rPr>
          <w:rFonts w:ascii="Times New Roman" w:cs="Times New Roman"/>
          <w:i/>
          <w:iCs/>
          <w:color w:val="000000"/>
          <w:sz w:val="20"/>
        </w:rPr>
        <w:t>Pervasive Mob. Comput.</w:t>
      </w:r>
      <w:r w:rsidR="00E80C95" w:rsidRPr="00E80C95">
        <w:rPr>
          <w:rFonts w:ascii="Times New Roman" w:cs="Times New Roman"/>
          <w:color w:val="000000"/>
          <w:sz w:val="20"/>
        </w:rPr>
        <w:t>, vol. 26, pp. 17–34, Feb. 2016.</w:t>
      </w:r>
    </w:p>
    <w:p w14:paraId="05C7A44E"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w:t>
      </w:r>
      <w:r w:rsidRPr="00E80C95">
        <w:rPr>
          <w:rFonts w:ascii="Times New Roman" w:cs="Times New Roman"/>
          <w:color w:val="000000"/>
          <w:sz w:val="20"/>
        </w:rPr>
        <w:tab/>
        <w:t xml:space="preserve">L. S. Shafti, P. A. Haya, M. García-Herranz, and X. Alamán, “Personal Ambient Intelligent Reminder for People with Cognitive Disabilities,” in </w:t>
      </w:r>
      <w:r w:rsidRPr="00E80C95">
        <w:rPr>
          <w:rFonts w:ascii="Times New Roman" w:cs="Times New Roman"/>
          <w:i/>
          <w:iCs/>
          <w:color w:val="000000"/>
          <w:sz w:val="20"/>
        </w:rPr>
        <w:t>Ambient Assisted Living and Home Care</w:t>
      </w:r>
      <w:r w:rsidRPr="00E80C95">
        <w:rPr>
          <w:rFonts w:ascii="Times New Roman" w:cs="Times New Roman"/>
          <w:color w:val="000000"/>
          <w:sz w:val="20"/>
        </w:rPr>
        <w:t>, 2012, pp. 383–390.</w:t>
      </w:r>
    </w:p>
    <w:p w14:paraId="56F6FBC8"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w:t>
      </w:r>
      <w:r w:rsidRPr="00E80C95">
        <w:rPr>
          <w:rFonts w:ascii="Times New Roman" w:cs="Times New Roman"/>
          <w:color w:val="000000"/>
          <w:sz w:val="20"/>
        </w:rPr>
        <w:tab/>
        <w:t xml:space="preserve">J. K. Zao, M. Y. Wang, P. Tsai, and J. W. S. Liu, “Smart phone based medicine in-take scheduler, reminder and monitor,” in </w:t>
      </w:r>
      <w:r w:rsidRPr="00E80C95">
        <w:rPr>
          <w:rFonts w:ascii="Times New Roman" w:cs="Times New Roman"/>
          <w:i/>
          <w:iCs/>
          <w:color w:val="000000"/>
          <w:sz w:val="20"/>
        </w:rPr>
        <w:t>The 12th IEEE International Conference on e-Health Networking, Applications and Services</w:t>
      </w:r>
      <w:r w:rsidRPr="00E80C95">
        <w:rPr>
          <w:rFonts w:ascii="Times New Roman" w:cs="Times New Roman"/>
          <w:color w:val="000000"/>
          <w:sz w:val="20"/>
        </w:rPr>
        <w:t>, 2010, pp. 162–168.</w:t>
      </w:r>
    </w:p>
    <w:p w14:paraId="5C261161"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w:t>
      </w:r>
      <w:r w:rsidRPr="00E80C95">
        <w:rPr>
          <w:rFonts w:ascii="Times New Roman" w:cs="Times New Roman"/>
          <w:color w:val="000000"/>
          <w:sz w:val="20"/>
        </w:rPr>
        <w:tab/>
        <w:t xml:space="preserve">A. Arcelus, M. H. Jones, R. Goubran, and F. Knoefel, “Integration of Smart Home Technologies in a Health Monitoring System for the Elderly,” in </w:t>
      </w:r>
      <w:r w:rsidRPr="00E80C95">
        <w:rPr>
          <w:rFonts w:ascii="Times New Roman" w:cs="Times New Roman"/>
          <w:i/>
          <w:iCs/>
          <w:color w:val="000000"/>
          <w:sz w:val="20"/>
        </w:rPr>
        <w:t>21st International Conference on Advanced Information Networking and Applications Workshops, 2007, AINAW ’07</w:t>
      </w:r>
      <w:r w:rsidRPr="00E80C95">
        <w:rPr>
          <w:rFonts w:ascii="Times New Roman" w:cs="Times New Roman"/>
          <w:color w:val="000000"/>
          <w:sz w:val="20"/>
        </w:rPr>
        <w:t>, 2007, vol. 2, pp. 820–825.</w:t>
      </w:r>
    </w:p>
    <w:p w14:paraId="3B759B64"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5]</w:t>
      </w:r>
      <w:r w:rsidRPr="00E80C95">
        <w:rPr>
          <w:rFonts w:ascii="Times New Roman" w:cs="Times New Roman"/>
          <w:color w:val="000000"/>
          <w:sz w:val="20"/>
        </w:rPr>
        <w:tab/>
        <w:t>W. Jih, J. Y. Hsu, and T.-M. Tsai, “Context-Aware Service Integration for Elderly Care in A Smart Environment,” 2006.</w:t>
      </w:r>
    </w:p>
    <w:p w14:paraId="29D72D69"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6]</w:t>
      </w:r>
      <w:r w:rsidRPr="00E80C95">
        <w:rPr>
          <w:rFonts w:ascii="Times New Roman" w:cs="Times New Roman"/>
          <w:color w:val="000000"/>
          <w:sz w:val="20"/>
        </w:rPr>
        <w:tab/>
        <w:t xml:space="preserve">N. Mitabe and N. Shinomiya, “Support system for elderly care with ambient sensors in indoor environment,” in </w:t>
      </w:r>
      <w:r w:rsidRPr="00E80C95">
        <w:rPr>
          <w:rFonts w:ascii="Times New Roman" w:cs="Times New Roman"/>
          <w:i/>
          <w:iCs/>
          <w:color w:val="000000"/>
          <w:sz w:val="20"/>
        </w:rPr>
        <w:t>2017 Eleventh International Conference on Sensing Technology (ICST)</w:t>
      </w:r>
      <w:r w:rsidRPr="00E80C95">
        <w:rPr>
          <w:rFonts w:ascii="Times New Roman" w:cs="Times New Roman"/>
          <w:color w:val="000000"/>
          <w:sz w:val="20"/>
        </w:rPr>
        <w:t>, 2017, pp. 1–4.</w:t>
      </w:r>
    </w:p>
    <w:p w14:paraId="3EF5E611"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7]</w:t>
      </w:r>
      <w:r w:rsidRPr="00E80C95">
        <w:rPr>
          <w:rFonts w:ascii="Times New Roman" w:cs="Times New Roman"/>
          <w:color w:val="000000"/>
          <w:sz w:val="20"/>
        </w:rPr>
        <w:tab/>
        <w:t>M. Neerincx, M. Tielman, C. Horsch, W.-P. Brinkman, K. Bosch, and R. J. Beun, “Virtual Health Agents,” 2015.</w:t>
      </w:r>
    </w:p>
    <w:p w14:paraId="7A87FA9B"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8]</w:t>
      </w:r>
      <w:r w:rsidRPr="00E80C95">
        <w:rPr>
          <w:rFonts w:ascii="Times New Roman" w:cs="Times New Roman"/>
          <w:color w:val="000000"/>
          <w:sz w:val="20"/>
        </w:rPr>
        <w:tab/>
        <w:t xml:space="preserve">M. B. van Riemsdijk, C. M. Jonker, and V. Lesser, “Creating Socially Adaptive Electronic Partners: Interaction, Reasoning and Ethical Challenges,” in </w:t>
      </w:r>
      <w:r w:rsidRPr="00E80C95">
        <w:rPr>
          <w:rFonts w:ascii="Times New Roman" w:cs="Times New Roman"/>
          <w:i/>
          <w:iCs/>
          <w:color w:val="000000"/>
          <w:sz w:val="20"/>
        </w:rPr>
        <w:t>Proceedings of the 2015 International Conference on Autonomous Agents and Multiagent Systems</w:t>
      </w:r>
      <w:r w:rsidRPr="00E80C95">
        <w:rPr>
          <w:rFonts w:ascii="Times New Roman" w:cs="Times New Roman"/>
          <w:color w:val="000000"/>
          <w:sz w:val="20"/>
        </w:rPr>
        <w:t xml:space="preserve">, Richland, SC, </w:t>
      </w:r>
      <w:r w:rsidRPr="00E80C95">
        <w:rPr>
          <w:rFonts w:ascii="Times New Roman" w:cs="Times New Roman"/>
          <w:color w:val="000000"/>
          <w:sz w:val="20"/>
        </w:rPr>
        <w:t>2015, pp. 1201–1206.</w:t>
      </w:r>
    </w:p>
    <w:p w14:paraId="4DA603BE"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9]</w:t>
      </w:r>
      <w:r w:rsidRPr="00E80C95">
        <w:rPr>
          <w:rFonts w:ascii="Times New Roman" w:cs="Times New Roman"/>
          <w:color w:val="000000"/>
          <w:sz w:val="20"/>
        </w:rPr>
        <w:tab/>
        <w:t>M. S. Kließ and M. B. van Riemsdijk, “Requirements for a Temporal Logic of Daily Activities for Supportive Technology.”</w:t>
      </w:r>
    </w:p>
    <w:p w14:paraId="74EA7E8A"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10]</w:t>
      </w:r>
      <w:r w:rsidRPr="00E80C95">
        <w:rPr>
          <w:rFonts w:ascii="Times New Roman" w:cs="Times New Roman"/>
          <w:color w:val="000000"/>
          <w:sz w:val="20"/>
        </w:rPr>
        <w:tab/>
        <w:t xml:space="preserve">P. Pasotti, M. B. van Riemsdijk, and C. M. Jonker, “Representing human habits: towards a habit support agent,” in </w:t>
      </w:r>
      <w:r w:rsidRPr="00E80C95">
        <w:rPr>
          <w:rFonts w:ascii="Times New Roman" w:cs="Times New Roman"/>
          <w:i/>
          <w:iCs/>
          <w:color w:val="000000"/>
          <w:sz w:val="20"/>
        </w:rPr>
        <w:t>Proceedings of the 10th International workshop on Normative Multiagent Systems (NorMAS’16)</w:t>
      </w:r>
      <w:r w:rsidRPr="00E80C95">
        <w:rPr>
          <w:rFonts w:ascii="Times New Roman" w:cs="Times New Roman"/>
          <w:color w:val="000000"/>
          <w:sz w:val="20"/>
        </w:rPr>
        <w:t>, 2016.</w:t>
      </w:r>
    </w:p>
    <w:p w14:paraId="63057143"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11]</w:t>
      </w:r>
      <w:r w:rsidRPr="00E80C95">
        <w:rPr>
          <w:rFonts w:ascii="Times New Roman" w:cs="Times New Roman"/>
          <w:color w:val="000000"/>
          <w:sz w:val="20"/>
        </w:rPr>
        <w:tab/>
        <w:t>P. Pasotti, C. M. Jonker, and M. B. van Riemsdijk, “Towards a formalisation of Action Identiﬁcation Hierarchies∗.”</w:t>
      </w:r>
    </w:p>
    <w:p w14:paraId="62D6FE5D"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12]</w:t>
      </w:r>
      <w:r w:rsidRPr="00E80C95">
        <w:rPr>
          <w:rFonts w:ascii="Times New Roman" w:cs="Times New Roman"/>
          <w:color w:val="000000"/>
          <w:sz w:val="20"/>
        </w:rPr>
        <w:tab/>
        <w:t xml:space="preserve">“Olisto makes smart thing smarter, according to your rules.,” </w:t>
      </w:r>
      <w:r w:rsidRPr="00E80C95">
        <w:rPr>
          <w:rFonts w:ascii="Times New Roman" w:cs="Times New Roman"/>
          <w:i/>
          <w:iCs/>
          <w:color w:val="000000"/>
          <w:sz w:val="20"/>
        </w:rPr>
        <w:t>Olisto</w:t>
      </w:r>
      <w:r w:rsidRPr="00E80C95">
        <w:rPr>
          <w:rFonts w:ascii="Times New Roman" w:cs="Times New Roman"/>
          <w:color w:val="000000"/>
          <w:sz w:val="20"/>
        </w:rPr>
        <w:t>. [Online]. Available: https://olisto.com/. [Accessed: 19-Apr-2018].</w:t>
      </w:r>
    </w:p>
    <w:p w14:paraId="6CE92C9E"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13]</w:t>
      </w:r>
      <w:r w:rsidRPr="00E80C95">
        <w:rPr>
          <w:rFonts w:ascii="Times New Roman" w:cs="Times New Roman"/>
          <w:color w:val="000000"/>
          <w:sz w:val="20"/>
        </w:rPr>
        <w:tab/>
        <w:t>IFTTT, “IFTTT helps your apps and devices work together.” [Online]. Available: https://ifttt.com. [Accessed: 19-Apr-2018].</w:t>
      </w:r>
    </w:p>
    <w:p w14:paraId="4861ACBF"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14]</w:t>
      </w:r>
      <w:r w:rsidRPr="00E80C95">
        <w:rPr>
          <w:rFonts w:ascii="Times New Roman" w:cs="Times New Roman"/>
          <w:color w:val="000000"/>
          <w:sz w:val="20"/>
        </w:rPr>
        <w:tab/>
        <w:t>“Maps - Navigation &amp; Transit - Apps on Google Play.” [Online]. Available: https://play.google.com/store/apps/details?id=com.google.android.apps.maps&amp;hl=en. [Accessed: 19-Apr-2018].</w:t>
      </w:r>
    </w:p>
    <w:p w14:paraId="662D0542"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15]</w:t>
      </w:r>
      <w:r w:rsidRPr="00E80C95">
        <w:rPr>
          <w:rFonts w:ascii="Times New Roman" w:cs="Times New Roman"/>
          <w:color w:val="000000"/>
          <w:sz w:val="20"/>
        </w:rPr>
        <w:tab/>
        <w:t>“Free Community-based GPS, Maps &amp; Traffic Navigation App | Waze.” [Online]. Available: https://www.waze.com/en. [Accessed: 19-Apr-2018].</w:t>
      </w:r>
    </w:p>
    <w:p w14:paraId="682FA810"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16]</w:t>
      </w:r>
      <w:r w:rsidRPr="00E80C95">
        <w:rPr>
          <w:rFonts w:ascii="Times New Roman" w:cs="Times New Roman"/>
          <w:color w:val="000000"/>
          <w:sz w:val="20"/>
        </w:rPr>
        <w:tab/>
        <w:t>Peter G. Chin, “Smart reminders,” 25-Mar-2005.</w:t>
      </w:r>
    </w:p>
    <w:p w14:paraId="074F6E05"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17]</w:t>
      </w:r>
      <w:r w:rsidRPr="00E80C95">
        <w:rPr>
          <w:rFonts w:ascii="Times New Roman" w:cs="Times New Roman"/>
          <w:color w:val="000000"/>
          <w:sz w:val="20"/>
        </w:rPr>
        <w:tab/>
        <w:t xml:space="preserve">“Timeful,” </w:t>
      </w:r>
      <w:r w:rsidRPr="00E80C95">
        <w:rPr>
          <w:rFonts w:ascii="Times New Roman" w:cs="Times New Roman"/>
          <w:i/>
          <w:iCs/>
          <w:color w:val="000000"/>
          <w:sz w:val="20"/>
        </w:rPr>
        <w:t>Internet Archive</w:t>
      </w:r>
      <w:r w:rsidRPr="00E80C95">
        <w:rPr>
          <w:rFonts w:ascii="Times New Roman" w:cs="Times New Roman"/>
          <w:color w:val="000000"/>
          <w:sz w:val="20"/>
        </w:rPr>
        <w:t>, 02-Mar-2015. [Online]. Available: https://web.archive.org/web/20150302091124/http://www.timeful.com/. [Accessed: 19-Apr-2018].</w:t>
      </w:r>
    </w:p>
    <w:p w14:paraId="0D3C6121"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lastRenderedPageBreak/>
        <w:t>[18]</w:t>
      </w:r>
      <w:r w:rsidRPr="00E80C95">
        <w:rPr>
          <w:rFonts w:ascii="Times New Roman" w:cs="Times New Roman"/>
          <w:color w:val="000000"/>
          <w:sz w:val="20"/>
        </w:rPr>
        <w:tab/>
        <w:t xml:space="preserve">N. Clarkson, “Spotify to predict the music you want to listen to,” </w:t>
      </w:r>
      <w:r w:rsidRPr="00E80C95">
        <w:rPr>
          <w:rFonts w:ascii="Times New Roman" w:cs="Times New Roman"/>
          <w:i/>
          <w:iCs/>
          <w:color w:val="000000"/>
          <w:sz w:val="20"/>
        </w:rPr>
        <w:t>Virgin</w:t>
      </w:r>
      <w:r w:rsidRPr="00E80C95">
        <w:rPr>
          <w:rFonts w:ascii="Times New Roman" w:cs="Times New Roman"/>
          <w:color w:val="000000"/>
          <w:sz w:val="20"/>
        </w:rPr>
        <w:t>, 19-Nov-2014. [Online]. Available: https://www.virgin.com/music/spotify-to-predict-the-music-you-want-to-listen-to. [Accessed: 19-Apr-2018].</w:t>
      </w:r>
    </w:p>
    <w:p w14:paraId="6066E203"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19]</w:t>
      </w:r>
      <w:r w:rsidRPr="00E80C95">
        <w:rPr>
          <w:rFonts w:ascii="Times New Roman" w:cs="Times New Roman"/>
          <w:color w:val="000000"/>
          <w:sz w:val="20"/>
        </w:rPr>
        <w:tab/>
        <w:t xml:space="preserve">F. Kargl, B. Dong, T. Illmann, and M. Weber, </w:t>
      </w:r>
      <w:r w:rsidRPr="00E80C95">
        <w:rPr>
          <w:rFonts w:ascii="Times New Roman" w:cs="Times New Roman"/>
          <w:i/>
          <w:iCs/>
          <w:color w:val="000000"/>
          <w:sz w:val="20"/>
        </w:rPr>
        <w:t>Smart Reminder - Personal Assistance in a Mobile Computing Environment</w:t>
      </w:r>
      <w:r w:rsidRPr="00E80C95">
        <w:rPr>
          <w:rFonts w:ascii="Times New Roman" w:cs="Times New Roman"/>
          <w:color w:val="000000"/>
          <w:sz w:val="20"/>
        </w:rPr>
        <w:t>. 2002.</w:t>
      </w:r>
    </w:p>
    <w:p w14:paraId="65F981AD"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0]</w:t>
      </w:r>
      <w:r w:rsidRPr="00E80C95">
        <w:rPr>
          <w:rFonts w:ascii="Times New Roman" w:cs="Times New Roman"/>
          <w:color w:val="000000"/>
          <w:sz w:val="20"/>
        </w:rPr>
        <w:tab/>
        <w:t>A. Robertson, “Location/time-based reminder for personal electronic devices,” 06-Dec-2000.</w:t>
      </w:r>
    </w:p>
    <w:p w14:paraId="2FF0BBF7"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1]</w:t>
      </w:r>
      <w:r w:rsidRPr="00E80C95">
        <w:rPr>
          <w:rFonts w:ascii="Times New Roman" w:cs="Times New Roman"/>
          <w:color w:val="000000"/>
          <w:sz w:val="20"/>
        </w:rPr>
        <w:tab/>
        <w:t>Jason F. Hunzinger, “Location specific reminders for wireless mobiles,” 15-Nov-2001.</w:t>
      </w:r>
    </w:p>
    <w:p w14:paraId="4167BEB5"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2]</w:t>
      </w:r>
      <w:r w:rsidRPr="00E80C95">
        <w:rPr>
          <w:rFonts w:ascii="Times New Roman" w:cs="Times New Roman"/>
          <w:color w:val="000000"/>
          <w:sz w:val="20"/>
        </w:rPr>
        <w:tab/>
        <w:t>Michael Sean McGee, Michael S. McIntyre, and James Randall Walker, “Generating an alarm based on location and time,” 17-Apr-2003.</w:t>
      </w:r>
    </w:p>
    <w:p w14:paraId="440C06A3"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3]</w:t>
      </w:r>
      <w:r w:rsidRPr="00E80C95">
        <w:rPr>
          <w:rFonts w:ascii="Times New Roman" w:cs="Times New Roman"/>
          <w:color w:val="000000"/>
          <w:sz w:val="20"/>
        </w:rPr>
        <w:tab/>
        <w:t xml:space="preserve">S. W. Kim, M. C. Kim, S. H. Park, Y. K. Jin, and W. S. Choi, “Gate Reminder: A Design Case of a Smart Reminder,” in </w:t>
      </w:r>
      <w:r w:rsidRPr="00E80C95">
        <w:rPr>
          <w:rFonts w:ascii="Times New Roman" w:cs="Times New Roman"/>
          <w:i/>
          <w:iCs/>
          <w:color w:val="000000"/>
          <w:sz w:val="20"/>
        </w:rPr>
        <w:t>Proceedings of the 5th Conference on Designing Interactive Systems: Processes, Practices, Methods, and Techniques</w:t>
      </w:r>
      <w:r w:rsidRPr="00E80C95">
        <w:rPr>
          <w:rFonts w:ascii="Times New Roman" w:cs="Times New Roman"/>
          <w:color w:val="000000"/>
          <w:sz w:val="20"/>
        </w:rPr>
        <w:t>, New York, NY, USA, 2004, pp. 81–90.</w:t>
      </w:r>
    </w:p>
    <w:p w14:paraId="1C676FBD"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4]</w:t>
      </w:r>
      <w:r w:rsidRPr="00E80C95">
        <w:rPr>
          <w:rFonts w:ascii="Times New Roman" w:cs="Times New Roman"/>
          <w:color w:val="000000"/>
          <w:sz w:val="20"/>
        </w:rPr>
        <w:tab/>
        <w:t>S. Helal, C. Giraldo, Y. Kaddoura, C. Lee, H. El Zabadani, and W. Mann, “Smart Phone Based Cognitive Assistant,” Apr. 2018.</w:t>
      </w:r>
    </w:p>
    <w:p w14:paraId="473654F1"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5]</w:t>
      </w:r>
      <w:r w:rsidRPr="00E80C95">
        <w:rPr>
          <w:rFonts w:ascii="Times New Roman" w:cs="Times New Roman"/>
          <w:color w:val="000000"/>
          <w:sz w:val="20"/>
        </w:rPr>
        <w:tab/>
        <w:t xml:space="preserve">D. Zhang, M. Hariz, and M. Mokhtari, “Assisting Elders with Mild Dementia Staying at Home,” in </w:t>
      </w:r>
      <w:r w:rsidRPr="00E80C95">
        <w:rPr>
          <w:rFonts w:ascii="Times New Roman" w:cs="Times New Roman"/>
          <w:i/>
          <w:iCs/>
          <w:color w:val="000000"/>
          <w:sz w:val="20"/>
        </w:rPr>
        <w:t>2008 Sixth Annual IEEE International Conference on Pervasive Computing and Communications (PerCom)</w:t>
      </w:r>
      <w:r w:rsidRPr="00E80C95">
        <w:rPr>
          <w:rFonts w:ascii="Times New Roman" w:cs="Times New Roman"/>
          <w:color w:val="000000"/>
          <w:sz w:val="20"/>
        </w:rPr>
        <w:t>, 2008, pp. 692–697.</w:t>
      </w:r>
    </w:p>
    <w:p w14:paraId="0A656CA2"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6]</w:t>
      </w:r>
      <w:r w:rsidRPr="00E80C95">
        <w:rPr>
          <w:rFonts w:ascii="Times New Roman" w:cs="Times New Roman"/>
          <w:color w:val="000000"/>
          <w:sz w:val="20"/>
        </w:rPr>
        <w:tab/>
        <w:t xml:space="preserve">M. Philipose </w:t>
      </w:r>
      <w:r w:rsidRPr="00E80C95">
        <w:rPr>
          <w:rFonts w:ascii="Times New Roman" w:cs="Times New Roman"/>
          <w:i/>
          <w:iCs/>
          <w:color w:val="000000"/>
          <w:sz w:val="20"/>
        </w:rPr>
        <w:t>et al.</w:t>
      </w:r>
      <w:r w:rsidRPr="00E80C95">
        <w:rPr>
          <w:rFonts w:ascii="Times New Roman" w:cs="Times New Roman"/>
          <w:color w:val="000000"/>
          <w:sz w:val="20"/>
        </w:rPr>
        <w:t xml:space="preserve">, “Inferring activities from interactions with objects,” </w:t>
      </w:r>
      <w:r w:rsidRPr="00E80C95">
        <w:rPr>
          <w:rFonts w:ascii="Times New Roman" w:cs="Times New Roman"/>
          <w:i/>
          <w:iCs/>
          <w:color w:val="000000"/>
          <w:sz w:val="20"/>
        </w:rPr>
        <w:t>IEEE Pervasive Comput.</w:t>
      </w:r>
      <w:r w:rsidRPr="00E80C95">
        <w:rPr>
          <w:rFonts w:ascii="Times New Roman" w:cs="Times New Roman"/>
          <w:color w:val="000000"/>
          <w:sz w:val="20"/>
        </w:rPr>
        <w:t>, vol. 3, no. 4, pp. 50–57, Oct. 2004.</w:t>
      </w:r>
    </w:p>
    <w:p w14:paraId="70053679"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7]</w:t>
      </w:r>
      <w:r w:rsidRPr="00E80C95">
        <w:rPr>
          <w:rFonts w:ascii="Times New Roman" w:cs="Times New Roman"/>
          <w:color w:val="000000"/>
          <w:sz w:val="20"/>
        </w:rPr>
        <w:tab/>
        <w:t xml:space="preserve">A. Hristova, A. M. Bernardos, and J. R. Casar, “Context-aware services for ambient assisted living: A case-study,” in </w:t>
      </w:r>
      <w:r w:rsidRPr="00E80C95">
        <w:rPr>
          <w:rFonts w:ascii="Times New Roman" w:cs="Times New Roman"/>
          <w:i/>
          <w:iCs/>
          <w:color w:val="000000"/>
          <w:sz w:val="20"/>
        </w:rPr>
        <w:t>2008 First International Symposium on Applied Sciences on Biomedical and Communication Technologies</w:t>
      </w:r>
      <w:r w:rsidRPr="00E80C95">
        <w:rPr>
          <w:rFonts w:ascii="Times New Roman" w:cs="Times New Roman"/>
          <w:color w:val="000000"/>
          <w:sz w:val="20"/>
        </w:rPr>
        <w:t>, 2008, pp. 1–5.</w:t>
      </w:r>
    </w:p>
    <w:p w14:paraId="1307C5EF"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8]</w:t>
      </w:r>
      <w:r w:rsidRPr="00E80C95">
        <w:rPr>
          <w:rFonts w:ascii="Times New Roman" w:cs="Times New Roman"/>
          <w:color w:val="000000"/>
          <w:sz w:val="20"/>
        </w:rPr>
        <w:tab/>
        <w:t>S. Zhou, C.-H. Chu, Z. Yu, and J. Kim, “A con</w:t>
      </w:r>
      <w:r w:rsidRPr="00E80C95">
        <w:rPr>
          <w:rFonts w:ascii="Times New Roman" w:cs="Times New Roman"/>
          <w:color w:val="000000"/>
          <w:sz w:val="20"/>
        </w:rPr>
        <w:t xml:space="preserve">text-aware reminder system for elders based on fuzzy linguistic approach,” </w:t>
      </w:r>
      <w:r w:rsidRPr="00E80C95">
        <w:rPr>
          <w:rFonts w:ascii="Times New Roman" w:cs="Times New Roman"/>
          <w:i/>
          <w:iCs/>
          <w:color w:val="000000"/>
          <w:sz w:val="20"/>
        </w:rPr>
        <w:t>Expert Syst. Appl.</w:t>
      </w:r>
      <w:r w:rsidRPr="00E80C95">
        <w:rPr>
          <w:rFonts w:ascii="Times New Roman" w:cs="Times New Roman"/>
          <w:color w:val="000000"/>
          <w:sz w:val="20"/>
        </w:rPr>
        <w:t>, vol. 39, no. 10, pp. 9411–9419, Aug. 2012.</w:t>
      </w:r>
    </w:p>
    <w:p w14:paraId="2C410C9C"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29]</w:t>
      </w:r>
      <w:r w:rsidRPr="00E80C95">
        <w:rPr>
          <w:rFonts w:ascii="Times New Roman" w:cs="Times New Roman"/>
          <w:color w:val="000000"/>
          <w:sz w:val="20"/>
        </w:rPr>
        <w:tab/>
        <w:t xml:space="preserve">H. T. Chaminda, V. Klyuev, and K. Naruse, “A smart reminder system for complex human activities,” in </w:t>
      </w:r>
      <w:r w:rsidRPr="00E80C95">
        <w:rPr>
          <w:rFonts w:ascii="Times New Roman" w:cs="Times New Roman"/>
          <w:i/>
          <w:iCs/>
          <w:color w:val="000000"/>
          <w:sz w:val="20"/>
        </w:rPr>
        <w:t>2012 14th International Conference on Advanced Communication Technology (ICACT)</w:t>
      </w:r>
      <w:r w:rsidRPr="00E80C95">
        <w:rPr>
          <w:rFonts w:ascii="Times New Roman" w:cs="Times New Roman"/>
          <w:color w:val="000000"/>
          <w:sz w:val="20"/>
        </w:rPr>
        <w:t>, 2012, pp. 235–240.</w:t>
      </w:r>
    </w:p>
    <w:p w14:paraId="568D8BA5"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0]</w:t>
      </w:r>
      <w:r w:rsidRPr="00E80C95">
        <w:rPr>
          <w:rFonts w:ascii="Times New Roman" w:cs="Times New Roman"/>
          <w:color w:val="000000"/>
          <w:sz w:val="20"/>
        </w:rPr>
        <w:tab/>
        <w:t xml:space="preserve">E. Nazerfard, P. Rashidi, and D. J. Cook, “Using Association Rule Mining to Discover Temporal Relations of Daily Activities,” in </w:t>
      </w:r>
      <w:r w:rsidRPr="00E80C95">
        <w:rPr>
          <w:rFonts w:ascii="Times New Roman" w:cs="Times New Roman"/>
          <w:i/>
          <w:iCs/>
          <w:color w:val="000000"/>
          <w:sz w:val="20"/>
        </w:rPr>
        <w:t>Toward Useful Services for Elderly and People with Disabilities</w:t>
      </w:r>
      <w:r w:rsidRPr="00E80C95">
        <w:rPr>
          <w:rFonts w:ascii="Times New Roman" w:cs="Times New Roman"/>
          <w:color w:val="000000"/>
          <w:sz w:val="20"/>
        </w:rPr>
        <w:t>, 2011, pp. 49–56.</w:t>
      </w:r>
    </w:p>
    <w:p w14:paraId="0F332404"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1]</w:t>
      </w:r>
      <w:r w:rsidRPr="00E80C95">
        <w:rPr>
          <w:rFonts w:ascii="Times New Roman" w:cs="Times New Roman"/>
          <w:color w:val="000000"/>
          <w:sz w:val="20"/>
        </w:rPr>
        <w:tab/>
        <w:t xml:space="preserve">S. Vurgun, M. Philipose, and M. Pavel, “A Statistical Reasoning System for Medication Prompting,” in </w:t>
      </w:r>
      <w:r w:rsidRPr="00E80C95">
        <w:rPr>
          <w:rFonts w:ascii="Times New Roman" w:cs="Times New Roman"/>
          <w:i/>
          <w:iCs/>
          <w:color w:val="000000"/>
          <w:sz w:val="20"/>
        </w:rPr>
        <w:t>UbiComp 2007: Ubiquitous Computing</w:t>
      </w:r>
      <w:r w:rsidRPr="00E80C95">
        <w:rPr>
          <w:rFonts w:ascii="Times New Roman" w:cs="Times New Roman"/>
          <w:color w:val="000000"/>
          <w:sz w:val="20"/>
        </w:rPr>
        <w:t>, 2007, pp. 1–18.</w:t>
      </w:r>
    </w:p>
    <w:p w14:paraId="37F97695"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2]</w:t>
      </w:r>
      <w:r w:rsidRPr="00E80C95">
        <w:rPr>
          <w:rFonts w:ascii="Times New Roman" w:cs="Times New Roman"/>
          <w:color w:val="000000"/>
          <w:sz w:val="20"/>
        </w:rPr>
        <w:tab/>
        <w:t xml:space="preserve">P. Giorgini, J. Mylopoulos, E. Nicchiarelli, and R. Sebastiani, “Reasoning with Goal Models,” in </w:t>
      </w:r>
      <w:r w:rsidRPr="00E80C95">
        <w:rPr>
          <w:rFonts w:ascii="Times New Roman" w:cs="Times New Roman"/>
          <w:i/>
          <w:iCs/>
          <w:color w:val="000000"/>
          <w:sz w:val="20"/>
        </w:rPr>
        <w:t>Conceptual Modeling — ER 2002</w:t>
      </w:r>
      <w:r w:rsidRPr="00E80C95">
        <w:rPr>
          <w:rFonts w:ascii="Times New Roman" w:cs="Times New Roman"/>
          <w:color w:val="000000"/>
          <w:sz w:val="20"/>
        </w:rPr>
        <w:t>, 2002, pp. 167–181.</w:t>
      </w:r>
    </w:p>
    <w:p w14:paraId="784716C1"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3]</w:t>
      </w:r>
      <w:r w:rsidRPr="00E80C95">
        <w:rPr>
          <w:rFonts w:ascii="Times New Roman" w:cs="Times New Roman"/>
          <w:color w:val="000000"/>
          <w:sz w:val="20"/>
        </w:rPr>
        <w:tab/>
        <w:t xml:space="preserve">H. Oinas-Kukkonen, “A foundation for the study of behavior change support systems,” </w:t>
      </w:r>
      <w:r w:rsidRPr="00E80C95">
        <w:rPr>
          <w:rFonts w:ascii="Times New Roman" w:cs="Times New Roman"/>
          <w:i/>
          <w:iCs/>
          <w:color w:val="000000"/>
          <w:sz w:val="20"/>
        </w:rPr>
        <w:t>Pers. Ubiquitous Comput.</w:t>
      </w:r>
      <w:r w:rsidRPr="00E80C95">
        <w:rPr>
          <w:rFonts w:ascii="Times New Roman" w:cs="Times New Roman"/>
          <w:color w:val="000000"/>
          <w:sz w:val="20"/>
        </w:rPr>
        <w:t>, vol. 17, no. 6, pp. 1223–1235, Aug. 2013.</w:t>
      </w:r>
    </w:p>
    <w:p w14:paraId="5A40E824"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4]</w:t>
      </w:r>
      <w:r w:rsidRPr="00E80C95">
        <w:rPr>
          <w:rFonts w:ascii="Times New Roman" w:cs="Times New Roman"/>
          <w:color w:val="000000"/>
          <w:sz w:val="20"/>
        </w:rPr>
        <w:tab/>
        <w:t>R. Klaassen, “HCI Perspectives on Behavior Change Support Systems,” Feb. 2015.</w:t>
      </w:r>
    </w:p>
    <w:p w14:paraId="07169B00"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5]</w:t>
      </w:r>
      <w:r w:rsidRPr="00E80C95">
        <w:rPr>
          <w:rFonts w:ascii="Times New Roman" w:cs="Times New Roman"/>
          <w:color w:val="000000"/>
          <w:sz w:val="20"/>
        </w:rPr>
        <w:tab/>
        <w:t>A. Fritzen, N. Leipold, N. Terzimehic, M. Böhm, and H. Krcmar, “HeadacheCoach: Towards Headache Prevention by Sensing and Making Sense of Personal Lifestyle Data,” 2017.</w:t>
      </w:r>
    </w:p>
    <w:p w14:paraId="09451463"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6]</w:t>
      </w:r>
      <w:r w:rsidRPr="00E80C95">
        <w:rPr>
          <w:rFonts w:ascii="Times New Roman" w:cs="Times New Roman"/>
          <w:color w:val="000000"/>
          <w:sz w:val="20"/>
        </w:rPr>
        <w:tab/>
        <w:t xml:space="preserve">E. S. Poole, “HCI and mobile health interventions,” </w:t>
      </w:r>
      <w:r w:rsidRPr="00E80C95">
        <w:rPr>
          <w:rFonts w:ascii="Times New Roman" w:cs="Times New Roman"/>
          <w:i/>
          <w:iCs/>
          <w:color w:val="000000"/>
          <w:sz w:val="20"/>
        </w:rPr>
        <w:t>Transl. Behav. Med.</w:t>
      </w:r>
      <w:r w:rsidRPr="00E80C95">
        <w:rPr>
          <w:rFonts w:ascii="Times New Roman" w:cs="Times New Roman"/>
          <w:color w:val="000000"/>
          <w:sz w:val="20"/>
        </w:rPr>
        <w:t>, vol. 3, no. 4, pp. 402–405, Dec. 2013.</w:t>
      </w:r>
    </w:p>
    <w:p w14:paraId="3A2BD515"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7]</w:t>
      </w:r>
      <w:r w:rsidRPr="00E80C95">
        <w:rPr>
          <w:rFonts w:ascii="Times New Roman" w:cs="Times New Roman"/>
          <w:color w:val="000000"/>
          <w:sz w:val="20"/>
        </w:rPr>
        <w:tab/>
        <w:t xml:space="preserve">F. Corno, L. D. Russis, and T. Montanaro, “A context and user aware smart notification system,” in </w:t>
      </w:r>
      <w:r w:rsidRPr="00E80C95">
        <w:rPr>
          <w:rFonts w:ascii="Times New Roman" w:cs="Times New Roman"/>
          <w:i/>
          <w:iCs/>
          <w:color w:val="000000"/>
          <w:sz w:val="20"/>
        </w:rPr>
        <w:t>2015 IEEE 2nd World Forum on Internet of Things (WF-IoT)</w:t>
      </w:r>
      <w:r w:rsidRPr="00E80C95">
        <w:rPr>
          <w:rFonts w:ascii="Times New Roman" w:cs="Times New Roman"/>
          <w:color w:val="000000"/>
          <w:sz w:val="20"/>
        </w:rPr>
        <w:t>, 2015, pp. 645–651.</w:t>
      </w:r>
    </w:p>
    <w:p w14:paraId="3E9A6C88"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8]</w:t>
      </w:r>
      <w:r w:rsidRPr="00E80C95">
        <w:rPr>
          <w:rFonts w:ascii="Times New Roman" w:cs="Times New Roman"/>
          <w:color w:val="000000"/>
          <w:sz w:val="20"/>
        </w:rPr>
        <w:tab/>
        <w:t xml:space="preserve">A. K. Dey and G. D. Abowd, “CybreMinder: A Context-Aware System for Supporting Reminders,” in </w:t>
      </w:r>
      <w:r w:rsidRPr="00E80C95">
        <w:rPr>
          <w:rFonts w:ascii="Times New Roman" w:cs="Times New Roman"/>
          <w:i/>
          <w:iCs/>
          <w:color w:val="000000"/>
          <w:sz w:val="20"/>
        </w:rPr>
        <w:t>Handheld and Ubiquitous Computing</w:t>
      </w:r>
      <w:r w:rsidRPr="00E80C95">
        <w:rPr>
          <w:rFonts w:ascii="Times New Roman" w:cs="Times New Roman"/>
          <w:color w:val="000000"/>
          <w:sz w:val="20"/>
        </w:rPr>
        <w:t>, 2000, pp. 172–186.</w:t>
      </w:r>
    </w:p>
    <w:p w14:paraId="45427872"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39]</w:t>
      </w:r>
      <w:r w:rsidRPr="00E80C95">
        <w:rPr>
          <w:rFonts w:ascii="Times New Roman" w:cs="Times New Roman"/>
          <w:color w:val="000000"/>
          <w:sz w:val="20"/>
        </w:rPr>
        <w:tab/>
        <w:t xml:space="preserve">A. M. Bernardos, P. Tarrío, and J. R. Casar, </w:t>
      </w:r>
      <w:r w:rsidRPr="00E80C95">
        <w:rPr>
          <w:rFonts w:ascii="Times New Roman" w:cs="Times New Roman"/>
          <w:color w:val="000000"/>
          <w:sz w:val="20"/>
        </w:rPr>
        <w:lastRenderedPageBreak/>
        <w:t xml:space="preserve">“CASanDRA: A Framework to Provide Context Acquisition Services ANd Reasoning Algorithms for Ambient Intelligence Applications,” in </w:t>
      </w:r>
      <w:r w:rsidRPr="00E80C95">
        <w:rPr>
          <w:rFonts w:ascii="Times New Roman" w:cs="Times New Roman"/>
          <w:i/>
          <w:iCs/>
          <w:color w:val="000000"/>
          <w:sz w:val="20"/>
        </w:rPr>
        <w:t>2009 International Conference on Parallel and Distributed Computing, Applications and Technologies</w:t>
      </w:r>
      <w:r w:rsidRPr="00E80C95">
        <w:rPr>
          <w:rFonts w:ascii="Times New Roman" w:cs="Times New Roman"/>
          <w:color w:val="000000"/>
          <w:sz w:val="20"/>
        </w:rPr>
        <w:t>, 2009, pp. 372–377.</w:t>
      </w:r>
    </w:p>
    <w:p w14:paraId="22137B7E"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0]</w:t>
      </w:r>
      <w:r w:rsidRPr="00E80C95">
        <w:rPr>
          <w:rFonts w:ascii="Times New Roman" w:cs="Times New Roman"/>
          <w:color w:val="000000"/>
          <w:sz w:val="20"/>
        </w:rPr>
        <w:tab/>
        <w:t>H. Eon Byun and K. Cheverst, “Exploiting user models and context-awareness to support personal daily activities,” Jan. 2001.</w:t>
      </w:r>
    </w:p>
    <w:p w14:paraId="60754E96"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1]</w:t>
      </w:r>
      <w:r w:rsidRPr="00E80C95">
        <w:rPr>
          <w:rFonts w:ascii="Times New Roman" w:cs="Times New Roman"/>
          <w:color w:val="000000"/>
          <w:sz w:val="20"/>
        </w:rPr>
        <w:tab/>
        <w:t>M. L. Tielman and C. M. Jonker, “What should I do? Deriving norms from actions,values and context,” p. 5.</w:t>
      </w:r>
    </w:p>
    <w:p w14:paraId="0F54CB14"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2]</w:t>
      </w:r>
      <w:r w:rsidRPr="00E80C95">
        <w:rPr>
          <w:rFonts w:ascii="Times New Roman" w:cs="Times New Roman"/>
          <w:color w:val="000000"/>
          <w:sz w:val="20"/>
        </w:rPr>
        <w:tab/>
        <w:t>P. Shanahan, “Machine Learning for Context-aware Reminders and Suggestions,” PhD Thesis, University of California at San Diego, La Jolla, CA, USA, 2009.</w:t>
      </w:r>
    </w:p>
    <w:p w14:paraId="42FF7809"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3]</w:t>
      </w:r>
      <w:r w:rsidRPr="00E80C95">
        <w:rPr>
          <w:rFonts w:ascii="Times New Roman" w:cs="Times New Roman"/>
          <w:color w:val="000000"/>
          <w:sz w:val="20"/>
        </w:rPr>
        <w:tab/>
        <w:t xml:space="preserve">“MagHive - World’s First Modular Smart Reminder (Canceled),” </w:t>
      </w:r>
      <w:r w:rsidRPr="00E80C95">
        <w:rPr>
          <w:rFonts w:ascii="Times New Roman" w:cs="Times New Roman"/>
          <w:i/>
          <w:iCs/>
          <w:color w:val="000000"/>
          <w:sz w:val="20"/>
        </w:rPr>
        <w:t>Kickstarter</w:t>
      </w:r>
      <w:r w:rsidRPr="00E80C95">
        <w:rPr>
          <w:rFonts w:ascii="Times New Roman" w:cs="Times New Roman"/>
          <w:color w:val="000000"/>
          <w:sz w:val="20"/>
        </w:rPr>
        <w:t>. [Online]. Available: https://www.kickstarter.com/projects/2034560442/maghive-worlds-first-modular-smart-reminder. [Accessed: 24-Jul-2018].</w:t>
      </w:r>
    </w:p>
    <w:p w14:paraId="5DACCCD5"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4]</w:t>
      </w:r>
      <w:r w:rsidRPr="00E80C95">
        <w:rPr>
          <w:rFonts w:ascii="Times New Roman" w:cs="Times New Roman"/>
          <w:color w:val="000000"/>
          <w:sz w:val="20"/>
        </w:rPr>
        <w:tab/>
        <w:t xml:space="preserve">G. Sandström and Kungliga tekniska högskolan (Stockholm), </w:t>
      </w:r>
      <w:r w:rsidRPr="00E80C95">
        <w:rPr>
          <w:rFonts w:ascii="Times New Roman" w:cs="Times New Roman"/>
          <w:i/>
          <w:iCs/>
          <w:color w:val="000000"/>
          <w:sz w:val="20"/>
        </w:rPr>
        <w:t>Smart homes and user values: long-term evaluation of IT-services in residential and single family dwellings</w:t>
      </w:r>
      <w:r w:rsidRPr="00E80C95">
        <w:rPr>
          <w:rFonts w:ascii="Times New Roman" w:cs="Times New Roman"/>
          <w:color w:val="000000"/>
          <w:sz w:val="20"/>
        </w:rPr>
        <w:t>. Stockholm: Royal Institute of Technology, 2009.</w:t>
      </w:r>
    </w:p>
    <w:p w14:paraId="493ADFDE"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5]</w:t>
      </w:r>
      <w:r w:rsidRPr="00E80C95">
        <w:rPr>
          <w:rFonts w:ascii="Times New Roman" w:cs="Times New Roman"/>
          <w:color w:val="000000"/>
          <w:sz w:val="20"/>
        </w:rPr>
        <w:tab/>
        <w:t xml:space="preserve">N. Eagle and A. (Sandy) Pentland, “Reality mining: sensing complex social systems,” </w:t>
      </w:r>
      <w:r w:rsidRPr="00E80C95">
        <w:rPr>
          <w:rFonts w:ascii="Times New Roman" w:cs="Times New Roman"/>
          <w:i/>
          <w:iCs/>
          <w:color w:val="000000"/>
          <w:sz w:val="20"/>
        </w:rPr>
        <w:t>Pers. Ubiquitous Comput.</w:t>
      </w:r>
      <w:r w:rsidRPr="00E80C95">
        <w:rPr>
          <w:rFonts w:ascii="Times New Roman" w:cs="Times New Roman"/>
          <w:color w:val="000000"/>
          <w:sz w:val="20"/>
        </w:rPr>
        <w:t>, vol. 10, no. 4, pp. 255–268, May 2006.</w:t>
      </w:r>
    </w:p>
    <w:p w14:paraId="72AB3557"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6]</w:t>
      </w:r>
      <w:r w:rsidRPr="00E80C95">
        <w:rPr>
          <w:rFonts w:ascii="Times New Roman" w:cs="Times New Roman"/>
          <w:color w:val="000000"/>
          <w:sz w:val="20"/>
        </w:rPr>
        <w:tab/>
        <w:t>“Activity Recognition Challenge Dataset Download | Opportunity.” [Online]. Available: http://www.opportunity-project.eu/challengedatasetdownload. [Accessed: 03-Aug-2018].</w:t>
      </w:r>
    </w:p>
    <w:p w14:paraId="2D2A47D0"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7]</w:t>
      </w:r>
      <w:r w:rsidRPr="00E80C95">
        <w:rPr>
          <w:rFonts w:ascii="Times New Roman" w:cs="Times New Roman"/>
          <w:color w:val="000000"/>
          <w:sz w:val="20"/>
        </w:rPr>
        <w:tab/>
        <w:t xml:space="preserve">D. Salber, A. K. Dey, and G. D. Abowd, “The Context Toolkit: Aiding the Development of Context-enabled Applications,” in </w:t>
      </w:r>
      <w:r w:rsidRPr="00E80C95">
        <w:rPr>
          <w:rFonts w:ascii="Times New Roman" w:cs="Times New Roman"/>
          <w:i/>
          <w:iCs/>
          <w:color w:val="000000"/>
          <w:sz w:val="20"/>
        </w:rPr>
        <w:t>Proceedings of the SIGCHI Conference on Human Factors in Computing Systems</w:t>
      </w:r>
      <w:r w:rsidRPr="00E80C95">
        <w:rPr>
          <w:rFonts w:ascii="Times New Roman" w:cs="Times New Roman"/>
          <w:color w:val="000000"/>
          <w:sz w:val="20"/>
        </w:rPr>
        <w:t>, New York, NY, USA, 1999, pp. 434–441.</w:t>
      </w:r>
    </w:p>
    <w:p w14:paraId="4A11BE1E"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8]</w:t>
      </w:r>
      <w:r w:rsidRPr="00E80C95">
        <w:rPr>
          <w:rFonts w:ascii="Times New Roman" w:cs="Times New Roman"/>
          <w:color w:val="000000"/>
          <w:sz w:val="20"/>
        </w:rPr>
        <w:tab/>
        <w:t xml:space="preserve">A. P. Dempster, N. M. Laird, and D. B. Rubin, “Maximum Likelihood from Incomplete Data via the EM Algorithm,” </w:t>
      </w:r>
      <w:r w:rsidRPr="00E80C95">
        <w:rPr>
          <w:rFonts w:ascii="Times New Roman" w:cs="Times New Roman"/>
          <w:i/>
          <w:iCs/>
          <w:color w:val="000000"/>
          <w:sz w:val="20"/>
        </w:rPr>
        <w:t>J. R. Stat. Soc. Ser. B Methodol.</w:t>
      </w:r>
      <w:r w:rsidRPr="00E80C95">
        <w:rPr>
          <w:rFonts w:ascii="Times New Roman" w:cs="Times New Roman"/>
          <w:color w:val="000000"/>
          <w:sz w:val="20"/>
        </w:rPr>
        <w:t>, vol. 39, no. 1, pp. 1–38, 1977.</w:t>
      </w:r>
    </w:p>
    <w:p w14:paraId="25B770A6"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49]</w:t>
      </w:r>
      <w:r w:rsidRPr="00E80C95">
        <w:rPr>
          <w:rFonts w:ascii="Times New Roman" w:cs="Times New Roman"/>
          <w:color w:val="000000"/>
          <w:sz w:val="20"/>
        </w:rPr>
        <w:tab/>
        <w:t xml:space="preserve">R. Agrawal and R. Srikant, “Fast Algorithms for Mining Association Rules in Large Databases,” in </w:t>
      </w:r>
      <w:r w:rsidRPr="00E80C95">
        <w:rPr>
          <w:rFonts w:ascii="Times New Roman" w:cs="Times New Roman"/>
          <w:i/>
          <w:iCs/>
          <w:color w:val="000000"/>
          <w:sz w:val="20"/>
        </w:rPr>
        <w:t>Proceedings of the 20th International Conference on Very Large Data Bases</w:t>
      </w:r>
      <w:r w:rsidRPr="00E80C95">
        <w:rPr>
          <w:rFonts w:ascii="Times New Roman" w:cs="Times New Roman"/>
          <w:color w:val="000000"/>
          <w:sz w:val="20"/>
        </w:rPr>
        <w:t>, San Francisco, CA, USA, 1994, pp. 487–499.</w:t>
      </w:r>
    </w:p>
    <w:p w14:paraId="09694B6D" w14:textId="77777777" w:rsidR="00E80C95" w:rsidRPr="00E80C95" w:rsidRDefault="00E80C95" w:rsidP="00E80C95">
      <w:pPr>
        <w:widowControl w:val="0"/>
        <w:autoSpaceDE w:val="0"/>
        <w:autoSpaceDN w:val="0"/>
        <w:adjustRightInd w:val="0"/>
        <w:rPr>
          <w:rFonts w:ascii="Times New Roman" w:cs="Times New Roman"/>
          <w:color w:val="000000"/>
          <w:sz w:val="20"/>
        </w:rPr>
      </w:pPr>
      <w:r w:rsidRPr="00E80C95">
        <w:rPr>
          <w:rFonts w:ascii="Times New Roman" w:cs="Times New Roman"/>
          <w:color w:val="000000"/>
          <w:sz w:val="20"/>
        </w:rPr>
        <w:t>[50]</w:t>
      </w:r>
      <w:r w:rsidRPr="00E80C95">
        <w:rPr>
          <w:rFonts w:ascii="Times New Roman" w:cs="Times New Roman"/>
          <w:color w:val="000000"/>
          <w:sz w:val="20"/>
        </w:rPr>
        <w:tab/>
        <w:t>R. Agrawal, T. Imielinski, A. Swami, H. Road, and S. Jose, “Mining Association Rules between Sets of Items in Large Databases,” p. 10.</w:t>
      </w:r>
    </w:p>
    <w:p w14:paraId="42E8E75C" w14:textId="14453D9F" w:rsidR="003C495F" w:rsidRDefault="006D0507" w:rsidP="001F4622">
      <w:pPr>
        <w:spacing w:after="120" w:line="240" w:lineRule="auto"/>
        <w:ind w:right="1"/>
        <w:rPr>
          <w:sz w:val="20"/>
        </w:rPr>
        <w:sectPr w:rsidR="003C495F" w:rsidSect="003C495F">
          <w:footerReference w:type="default" r:id="rId9"/>
          <w:type w:val="continuous"/>
          <w:pgSz w:w="11907" w:h="16839" w:code="9"/>
          <w:pgMar w:top="1267" w:right="1339" w:bottom="1339" w:left="1339" w:header="720" w:footer="720" w:gutter="0"/>
          <w:cols w:num="2" w:space="161"/>
          <w:docGrid w:linePitch="360"/>
        </w:sectPr>
      </w:pPr>
      <w:r w:rsidRPr="003C495F">
        <w:rPr>
          <w:sz w:val="20"/>
        </w:rPr>
        <w:fldChar w:fldCharType="end"/>
      </w:r>
    </w:p>
    <w:p w14:paraId="777BC607" w14:textId="413C572B" w:rsidR="0002160C" w:rsidRPr="008032E0" w:rsidRDefault="0002160C" w:rsidP="006A3B5F"/>
    <w:sectPr w:rsidR="0002160C" w:rsidRPr="008032E0" w:rsidSect="005B579B">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8DD2A7" w14:textId="77777777" w:rsidR="00F350FC" w:rsidRDefault="00F350FC">
      <w:pPr>
        <w:spacing w:after="0" w:line="240" w:lineRule="auto"/>
      </w:pPr>
      <w:r>
        <w:separator/>
      </w:r>
    </w:p>
    <w:p w14:paraId="32D7330D" w14:textId="77777777" w:rsidR="00F350FC" w:rsidRDefault="00F350FC"/>
    <w:p w14:paraId="04CE4029" w14:textId="77777777" w:rsidR="00F350FC" w:rsidRDefault="00F350FC"/>
  </w:endnote>
  <w:endnote w:type="continuationSeparator" w:id="0">
    <w:p w14:paraId="06B85742" w14:textId="77777777" w:rsidR="00F350FC" w:rsidRDefault="00F350FC">
      <w:pPr>
        <w:spacing w:after="0" w:line="240" w:lineRule="auto"/>
      </w:pPr>
      <w:r>
        <w:continuationSeparator/>
      </w:r>
    </w:p>
    <w:p w14:paraId="68F8390B" w14:textId="77777777" w:rsidR="00F350FC" w:rsidRDefault="00F350FC"/>
    <w:p w14:paraId="15B1526F" w14:textId="77777777" w:rsidR="00F350FC" w:rsidRDefault="00F350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6D56C5" w:rsidRDefault="006D56C5"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6D56C5" w:rsidRDefault="006D56C5"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731F4D" w14:textId="77777777" w:rsidR="00F350FC" w:rsidRDefault="00F350FC">
      <w:pPr>
        <w:spacing w:after="0" w:line="240" w:lineRule="auto"/>
      </w:pPr>
      <w:r>
        <w:separator/>
      </w:r>
    </w:p>
  </w:footnote>
  <w:footnote w:type="continuationSeparator" w:id="0">
    <w:p w14:paraId="2AB5E59E" w14:textId="77777777" w:rsidR="00F350FC" w:rsidRDefault="00F350FC">
      <w:pPr>
        <w:spacing w:after="0" w:line="240" w:lineRule="auto"/>
      </w:pPr>
      <w:r>
        <w:continuationSeparator/>
      </w:r>
    </w:p>
    <w:p w14:paraId="1F36B47E" w14:textId="77777777" w:rsidR="00F350FC" w:rsidRDefault="00F350FC"/>
    <w:p w14:paraId="10B7144D" w14:textId="77777777" w:rsidR="00F350FC" w:rsidRDefault="00F350FC"/>
  </w:footnote>
  <w:footnote w:id="1">
    <w:p w14:paraId="4731097C" w14:textId="009AEA48" w:rsidR="00CE6F7E" w:rsidRPr="00CE6F7E" w:rsidRDefault="00CE6F7E">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F2E60B78"/>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6"/>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29"/>
  </w:num>
  <w:num w:numId="17">
    <w:abstractNumId w:val="11"/>
  </w:num>
  <w:num w:numId="18">
    <w:abstractNumId w:val="15"/>
  </w:num>
  <w:num w:numId="19">
    <w:abstractNumId w:val="34"/>
  </w:num>
  <w:num w:numId="20">
    <w:abstractNumId w:val="17"/>
  </w:num>
  <w:num w:numId="21">
    <w:abstractNumId w:val="25"/>
  </w:num>
  <w:num w:numId="22">
    <w:abstractNumId w:val="19"/>
  </w:num>
  <w:num w:numId="23">
    <w:abstractNumId w:val="28"/>
  </w:num>
  <w:num w:numId="24">
    <w:abstractNumId w:val="33"/>
  </w:num>
  <w:num w:numId="25">
    <w:abstractNumId w:val="13"/>
  </w:num>
  <w:num w:numId="26">
    <w:abstractNumId w:val="14"/>
  </w:num>
  <w:num w:numId="27">
    <w:abstractNumId w:val="31"/>
  </w:num>
  <w:num w:numId="28">
    <w:abstractNumId w:val="10"/>
  </w:num>
  <w:num w:numId="29">
    <w:abstractNumId w:val="32"/>
  </w:num>
  <w:num w:numId="30">
    <w:abstractNumId w:val="27"/>
  </w:num>
  <w:num w:numId="31">
    <w:abstractNumId w:val="21"/>
  </w:num>
  <w:num w:numId="32">
    <w:abstractNumId w:val="18"/>
  </w:num>
  <w:num w:numId="33">
    <w:abstractNumId w:val="30"/>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36B3"/>
    <w:rsid w:val="00026CC7"/>
    <w:rsid w:val="000276AC"/>
    <w:rsid w:val="000368A4"/>
    <w:rsid w:val="00060F62"/>
    <w:rsid w:val="000927CD"/>
    <w:rsid w:val="00094D44"/>
    <w:rsid w:val="000979A5"/>
    <w:rsid w:val="000A673D"/>
    <w:rsid w:val="000B39DA"/>
    <w:rsid w:val="000B52F0"/>
    <w:rsid w:val="000D7EBE"/>
    <w:rsid w:val="000E5B57"/>
    <w:rsid w:val="000F595E"/>
    <w:rsid w:val="001132E0"/>
    <w:rsid w:val="00122012"/>
    <w:rsid w:val="00125DF4"/>
    <w:rsid w:val="001264E6"/>
    <w:rsid w:val="00140902"/>
    <w:rsid w:val="00140952"/>
    <w:rsid w:val="00144F9A"/>
    <w:rsid w:val="00171F40"/>
    <w:rsid w:val="0018093A"/>
    <w:rsid w:val="0018532F"/>
    <w:rsid w:val="001A4C92"/>
    <w:rsid w:val="001C1CB8"/>
    <w:rsid w:val="001E492B"/>
    <w:rsid w:val="001F4622"/>
    <w:rsid w:val="001F7511"/>
    <w:rsid w:val="00205DD4"/>
    <w:rsid w:val="002076C4"/>
    <w:rsid w:val="00215865"/>
    <w:rsid w:val="0023519A"/>
    <w:rsid w:val="0023772C"/>
    <w:rsid w:val="00247B9D"/>
    <w:rsid w:val="00251F43"/>
    <w:rsid w:val="0025577A"/>
    <w:rsid w:val="00265195"/>
    <w:rsid w:val="00265EAB"/>
    <w:rsid w:val="002D3CB4"/>
    <w:rsid w:val="002E2494"/>
    <w:rsid w:val="00301DB7"/>
    <w:rsid w:val="00321A3D"/>
    <w:rsid w:val="00332D35"/>
    <w:rsid w:val="0033457B"/>
    <w:rsid w:val="003415A6"/>
    <w:rsid w:val="00344571"/>
    <w:rsid w:val="003475C5"/>
    <w:rsid w:val="0036391B"/>
    <w:rsid w:val="00367147"/>
    <w:rsid w:val="00375D13"/>
    <w:rsid w:val="00381AAA"/>
    <w:rsid w:val="003A340B"/>
    <w:rsid w:val="003C3682"/>
    <w:rsid w:val="003C495F"/>
    <w:rsid w:val="003D374D"/>
    <w:rsid w:val="003E18D0"/>
    <w:rsid w:val="003E2E31"/>
    <w:rsid w:val="00417E59"/>
    <w:rsid w:val="00420B90"/>
    <w:rsid w:val="00442107"/>
    <w:rsid w:val="00451438"/>
    <w:rsid w:val="00453C76"/>
    <w:rsid w:val="0046548C"/>
    <w:rsid w:val="004B46F2"/>
    <w:rsid w:val="004C3E5E"/>
    <w:rsid w:val="004C57D7"/>
    <w:rsid w:val="004C66B4"/>
    <w:rsid w:val="004E2E1A"/>
    <w:rsid w:val="004E3E71"/>
    <w:rsid w:val="004E4E09"/>
    <w:rsid w:val="004F174D"/>
    <w:rsid w:val="004F7186"/>
    <w:rsid w:val="00501D52"/>
    <w:rsid w:val="00516093"/>
    <w:rsid w:val="0052331F"/>
    <w:rsid w:val="00544DBF"/>
    <w:rsid w:val="00563007"/>
    <w:rsid w:val="00567013"/>
    <w:rsid w:val="00592A33"/>
    <w:rsid w:val="005B579B"/>
    <w:rsid w:val="005C1E7E"/>
    <w:rsid w:val="005C3764"/>
    <w:rsid w:val="005D1213"/>
    <w:rsid w:val="005D3370"/>
    <w:rsid w:val="005E5B46"/>
    <w:rsid w:val="0060362F"/>
    <w:rsid w:val="00603ED4"/>
    <w:rsid w:val="006205C1"/>
    <w:rsid w:val="00640536"/>
    <w:rsid w:val="00653312"/>
    <w:rsid w:val="00681A5C"/>
    <w:rsid w:val="00691EA4"/>
    <w:rsid w:val="006A3B5F"/>
    <w:rsid w:val="006B5411"/>
    <w:rsid w:val="006D0507"/>
    <w:rsid w:val="006D56C5"/>
    <w:rsid w:val="006E586D"/>
    <w:rsid w:val="006F1098"/>
    <w:rsid w:val="00705FAB"/>
    <w:rsid w:val="00706649"/>
    <w:rsid w:val="00713D5E"/>
    <w:rsid w:val="007177DD"/>
    <w:rsid w:val="007358D0"/>
    <w:rsid w:val="00737674"/>
    <w:rsid w:val="00746746"/>
    <w:rsid w:val="00757B87"/>
    <w:rsid w:val="00761854"/>
    <w:rsid w:val="00770878"/>
    <w:rsid w:val="007714BC"/>
    <w:rsid w:val="00781358"/>
    <w:rsid w:val="00787476"/>
    <w:rsid w:val="007B763E"/>
    <w:rsid w:val="007D0B65"/>
    <w:rsid w:val="007D2486"/>
    <w:rsid w:val="007D2BC7"/>
    <w:rsid w:val="007E02BD"/>
    <w:rsid w:val="007F451A"/>
    <w:rsid w:val="008032E0"/>
    <w:rsid w:val="008206C5"/>
    <w:rsid w:val="0082600B"/>
    <w:rsid w:val="00830B66"/>
    <w:rsid w:val="00853AD9"/>
    <w:rsid w:val="00854688"/>
    <w:rsid w:val="008729A0"/>
    <w:rsid w:val="00874F71"/>
    <w:rsid w:val="008770B9"/>
    <w:rsid w:val="00880A5E"/>
    <w:rsid w:val="008A219F"/>
    <w:rsid w:val="008A6BC5"/>
    <w:rsid w:val="008B1C51"/>
    <w:rsid w:val="008B4673"/>
    <w:rsid w:val="008C0DE6"/>
    <w:rsid w:val="008D394D"/>
    <w:rsid w:val="008F3F83"/>
    <w:rsid w:val="008F689E"/>
    <w:rsid w:val="00913B6A"/>
    <w:rsid w:val="00944DCC"/>
    <w:rsid w:val="00963249"/>
    <w:rsid w:val="009633FA"/>
    <w:rsid w:val="00974E15"/>
    <w:rsid w:val="00997211"/>
    <w:rsid w:val="009B77AC"/>
    <w:rsid w:val="009C58EA"/>
    <w:rsid w:val="009C694A"/>
    <w:rsid w:val="009F161E"/>
    <w:rsid w:val="00A050E0"/>
    <w:rsid w:val="00A14C59"/>
    <w:rsid w:val="00A14E92"/>
    <w:rsid w:val="00A20348"/>
    <w:rsid w:val="00A33676"/>
    <w:rsid w:val="00A54A26"/>
    <w:rsid w:val="00A64F4D"/>
    <w:rsid w:val="00A74898"/>
    <w:rsid w:val="00A825A5"/>
    <w:rsid w:val="00A839BA"/>
    <w:rsid w:val="00AA761B"/>
    <w:rsid w:val="00AB0E92"/>
    <w:rsid w:val="00AE3C32"/>
    <w:rsid w:val="00AE5A21"/>
    <w:rsid w:val="00B046D1"/>
    <w:rsid w:val="00B104E7"/>
    <w:rsid w:val="00B218CF"/>
    <w:rsid w:val="00B51B1D"/>
    <w:rsid w:val="00B51F28"/>
    <w:rsid w:val="00B52892"/>
    <w:rsid w:val="00B5529C"/>
    <w:rsid w:val="00B73778"/>
    <w:rsid w:val="00B7660D"/>
    <w:rsid w:val="00B82937"/>
    <w:rsid w:val="00BD6EC6"/>
    <w:rsid w:val="00BE3995"/>
    <w:rsid w:val="00C00419"/>
    <w:rsid w:val="00C0064F"/>
    <w:rsid w:val="00C26A47"/>
    <w:rsid w:val="00C35318"/>
    <w:rsid w:val="00C50655"/>
    <w:rsid w:val="00C53E73"/>
    <w:rsid w:val="00C7481C"/>
    <w:rsid w:val="00C87B8D"/>
    <w:rsid w:val="00C91AD6"/>
    <w:rsid w:val="00C9493B"/>
    <w:rsid w:val="00C962ED"/>
    <w:rsid w:val="00CB481B"/>
    <w:rsid w:val="00CB51BF"/>
    <w:rsid w:val="00CC14C6"/>
    <w:rsid w:val="00CC3C8B"/>
    <w:rsid w:val="00CE030D"/>
    <w:rsid w:val="00CE0D2C"/>
    <w:rsid w:val="00CE6691"/>
    <w:rsid w:val="00CE6F7E"/>
    <w:rsid w:val="00D009D3"/>
    <w:rsid w:val="00D137C2"/>
    <w:rsid w:val="00D55D1D"/>
    <w:rsid w:val="00D63996"/>
    <w:rsid w:val="00D80896"/>
    <w:rsid w:val="00D9291E"/>
    <w:rsid w:val="00DA0B91"/>
    <w:rsid w:val="00DA3A67"/>
    <w:rsid w:val="00DA4AC1"/>
    <w:rsid w:val="00DA7AB1"/>
    <w:rsid w:val="00DB5A0B"/>
    <w:rsid w:val="00DB66D4"/>
    <w:rsid w:val="00DD542C"/>
    <w:rsid w:val="00DE11DB"/>
    <w:rsid w:val="00DE715C"/>
    <w:rsid w:val="00DE7EE3"/>
    <w:rsid w:val="00E0111C"/>
    <w:rsid w:val="00E111C7"/>
    <w:rsid w:val="00E174E7"/>
    <w:rsid w:val="00E34467"/>
    <w:rsid w:val="00E36028"/>
    <w:rsid w:val="00E44CDF"/>
    <w:rsid w:val="00E5044D"/>
    <w:rsid w:val="00E708AE"/>
    <w:rsid w:val="00E8070D"/>
    <w:rsid w:val="00E80C95"/>
    <w:rsid w:val="00EB21AD"/>
    <w:rsid w:val="00ED02EC"/>
    <w:rsid w:val="00F03B7C"/>
    <w:rsid w:val="00F350FC"/>
    <w:rsid w:val="00F52E78"/>
    <w:rsid w:val="00F5513D"/>
    <w:rsid w:val="00F55EBF"/>
    <w:rsid w:val="00F62ACB"/>
    <w:rsid w:val="00F6780C"/>
    <w:rsid w:val="00F977D5"/>
    <w:rsid w:val="00FA3113"/>
    <w:rsid w:val="00FB4FFC"/>
    <w:rsid w:val="00FB5529"/>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8729A0"/>
    <w:pPr>
      <w:keepNext/>
      <w:keepLines/>
      <w:numPr>
        <w:numId w:val="18"/>
      </w:numPr>
      <w:spacing w:before="400" w:line="240" w:lineRule="auto"/>
      <w:contextualSpacing/>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semiHidden/>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8729A0"/>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semiHidden/>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semiHidden/>
    <w:rPr>
      <w:rFonts w:asciiTheme="majorHAnsi" w:eastAsiaTheme="majorEastAsia" w:hAnsiTheme="majorHAnsi" w:cstheme="majorBidi"/>
      <w:i/>
      <w:iCs/>
      <w:sz w:val="30"/>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pPr>
      <w:jc w:val="right"/>
    </w:pPr>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B5C7CF2A-9F4C-5144-B839-9395899E32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21</Pages>
  <Words>35398</Words>
  <Characters>194693</Characters>
  <Application>Microsoft Office Word</Application>
  <DocSecurity>0</DocSecurity>
  <Lines>1622</Lines>
  <Paragraphs>45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296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12</cp:revision>
  <cp:lastPrinted>2018-04-30T04:51:00Z</cp:lastPrinted>
  <dcterms:created xsi:type="dcterms:W3CDTF">2018-10-19T11:00:00Z</dcterms:created>
  <dcterms:modified xsi:type="dcterms:W3CDTF">2018-10-28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56"&gt;&lt;session id="gqlBeKdR"/&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